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108948"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00070C2D" w14:textId="61A9904A" w:rsidR="00052AD6"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108948" w:history="1">
            <w:r w:rsidR="00052AD6" w:rsidRPr="00E1418A">
              <w:rPr>
                <w:rStyle w:val="Hipervnculo"/>
                <w:noProof/>
              </w:rPr>
              <w:t>Índice</w:t>
            </w:r>
            <w:r w:rsidR="00052AD6">
              <w:rPr>
                <w:noProof/>
                <w:webHidden/>
              </w:rPr>
              <w:tab/>
            </w:r>
            <w:r w:rsidR="00052AD6">
              <w:rPr>
                <w:noProof/>
                <w:webHidden/>
              </w:rPr>
              <w:fldChar w:fldCharType="begin"/>
            </w:r>
            <w:r w:rsidR="00052AD6">
              <w:rPr>
                <w:noProof/>
                <w:webHidden/>
              </w:rPr>
              <w:instrText xml:space="preserve"> PAGEREF _Toc151108948 \h </w:instrText>
            </w:r>
            <w:r w:rsidR="00052AD6">
              <w:rPr>
                <w:noProof/>
                <w:webHidden/>
              </w:rPr>
            </w:r>
            <w:r w:rsidR="00052AD6">
              <w:rPr>
                <w:noProof/>
                <w:webHidden/>
              </w:rPr>
              <w:fldChar w:fldCharType="separate"/>
            </w:r>
            <w:r w:rsidR="00052AD6">
              <w:rPr>
                <w:noProof/>
                <w:webHidden/>
              </w:rPr>
              <w:t>1</w:t>
            </w:r>
            <w:r w:rsidR="00052AD6">
              <w:rPr>
                <w:noProof/>
                <w:webHidden/>
              </w:rPr>
              <w:fldChar w:fldCharType="end"/>
            </w:r>
          </w:hyperlink>
        </w:p>
        <w:p w14:paraId="296ACDAD" w14:textId="523F8487"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49" w:history="1">
            <w:r w:rsidR="00052AD6" w:rsidRPr="00E1418A">
              <w:rPr>
                <w:rStyle w:val="Hipervnculo"/>
                <w:noProof/>
              </w:rPr>
              <w:t>Tablas</w:t>
            </w:r>
            <w:r w:rsidR="00052AD6">
              <w:rPr>
                <w:noProof/>
                <w:webHidden/>
              </w:rPr>
              <w:tab/>
            </w:r>
            <w:r w:rsidR="00052AD6">
              <w:rPr>
                <w:noProof/>
                <w:webHidden/>
              </w:rPr>
              <w:fldChar w:fldCharType="begin"/>
            </w:r>
            <w:r w:rsidR="00052AD6">
              <w:rPr>
                <w:noProof/>
                <w:webHidden/>
              </w:rPr>
              <w:instrText xml:space="preserve"> PAGEREF _Toc151108949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1612997" w14:textId="07D52931"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50" w:history="1">
            <w:r w:rsidR="00052AD6" w:rsidRPr="00E1418A">
              <w:rPr>
                <w:rStyle w:val="Hipervnculo"/>
                <w:noProof/>
              </w:rPr>
              <w:t>Ilustraciones</w:t>
            </w:r>
            <w:r w:rsidR="00052AD6">
              <w:rPr>
                <w:noProof/>
                <w:webHidden/>
              </w:rPr>
              <w:tab/>
            </w:r>
            <w:r w:rsidR="00052AD6">
              <w:rPr>
                <w:noProof/>
                <w:webHidden/>
              </w:rPr>
              <w:fldChar w:fldCharType="begin"/>
            </w:r>
            <w:r w:rsidR="00052AD6">
              <w:rPr>
                <w:noProof/>
                <w:webHidden/>
              </w:rPr>
              <w:instrText xml:space="preserve"> PAGEREF _Toc151108950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07852867" w14:textId="69B73AC3"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51" w:history="1">
            <w:r w:rsidR="00052AD6" w:rsidRPr="00E1418A">
              <w:rPr>
                <w:rStyle w:val="Hipervnculo"/>
                <w:noProof/>
              </w:rPr>
              <w:t>Esquemas</w:t>
            </w:r>
            <w:r w:rsidR="00052AD6">
              <w:rPr>
                <w:noProof/>
                <w:webHidden/>
              </w:rPr>
              <w:tab/>
            </w:r>
            <w:r w:rsidR="00052AD6">
              <w:rPr>
                <w:noProof/>
                <w:webHidden/>
              </w:rPr>
              <w:fldChar w:fldCharType="begin"/>
            </w:r>
            <w:r w:rsidR="00052AD6">
              <w:rPr>
                <w:noProof/>
                <w:webHidden/>
              </w:rPr>
              <w:instrText xml:space="preserve"> PAGEREF _Toc151108951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1A6BA0C8" w14:textId="21F24CB5"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52" w:history="1">
            <w:r w:rsidR="00052AD6" w:rsidRPr="00E1418A">
              <w:rPr>
                <w:rStyle w:val="Hipervnculo"/>
                <w:noProof/>
              </w:rPr>
              <w:t>Glosario de Términos:</w:t>
            </w:r>
            <w:r w:rsidR="00052AD6">
              <w:rPr>
                <w:noProof/>
                <w:webHidden/>
              </w:rPr>
              <w:tab/>
            </w:r>
            <w:r w:rsidR="00052AD6">
              <w:rPr>
                <w:noProof/>
                <w:webHidden/>
              </w:rPr>
              <w:fldChar w:fldCharType="begin"/>
            </w:r>
            <w:r w:rsidR="00052AD6">
              <w:rPr>
                <w:noProof/>
                <w:webHidden/>
              </w:rPr>
              <w:instrText xml:space="preserve"> PAGEREF _Toc151108952 \h </w:instrText>
            </w:r>
            <w:r w:rsidR="00052AD6">
              <w:rPr>
                <w:noProof/>
                <w:webHidden/>
              </w:rPr>
            </w:r>
            <w:r w:rsidR="00052AD6">
              <w:rPr>
                <w:noProof/>
                <w:webHidden/>
              </w:rPr>
              <w:fldChar w:fldCharType="separate"/>
            </w:r>
            <w:r w:rsidR="00052AD6">
              <w:rPr>
                <w:noProof/>
                <w:webHidden/>
              </w:rPr>
              <w:t>2</w:t>
            </w:r>
            <w:r w:rsidR="00052AD6">
              <w:rPr>
                <w:noProof/>
                <w:webHidden/>
              </w:rPr>
              <w:fldChar w:fldCharType="end"/>
            </w:r>
          </w:hyperlink>
        </w:p>
        <w:p w14:paraId="2E03E1D3" w14:textId="7909C32D"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53" w:history="1">
            <w:r w:rsidR="00052AD6" w:rsidRPr="00E1418A">
              <w:rPr>
                <w:rStyle w:val="Hipervnculo"/>
                <w:b/>
                <w:bCs/>
                <w:noProof/>
              </w:rPr>
              <w:t>CAPÍTULO II – “MATERIALES Y MÉTODOS”</w:t>
            </w:r>
            <w:r w:rsidR="00052AD6">
              <w:rPr>
                <w:noProof/>
                <w:webHidden/>
              </w:rPr>
              <w:tab/>
            </w:r>
            <w:r w:rsidR="00052AD6">
              <w:rPr>
                <w:noProof/>
                <w:webHidden/>
              </w:rPr>
              <w:fldChar w:fldCharType="begin"/>
            </w:r>
            <w:r w:rsidR="00052AD6">
              <w:rPr>
                <w:noProof/>
                <w:webHidden/>
              </w:rPr>
              <w:instrText xml:space="preserve"> PAGEREF _Toc151108953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65FB3095" w14:textId="118E5CD7" w:rsidR="00052AD6" w:rsidRDefault="00082B24">
          <w:pPr>
            <w:pStyle w:val="TDC2"/>
            <w:tabs>
              <w:tab w:val="right" w:leader="dot" w:pos="8494"/>
            </w:tabs>
            <w:rPr>
              <w:rFonts w:asciiTheme="minorHAnsi" w:eastAsiaTheme="minorEastAsia" w:hAnsiTheme="minorHAnsi"/>
              <w:noProof/>
              <w:sz w:val="22"/>
              <w:lang w:val="es-CU" w:eastAsia="es-CU"/>
            </w:rPr>
          </w:pPr>
          <w:hyperlink w:anchor="_Toc151108954" w:history="1">
            <w:r w:rsidR="00052AD6" w:rsidRPr="00E1418A">
              <w:rPr>
                <w:rStyle w:val="Hipervnculo"/>
                <w:rFonts w:cs="Arial"/>
                <w:bCs/>
                <w:noProof/>
              </w:rPr>
              <w:t>2.1 Hardware</w:t>
            </w:r>
            <w:r w:rsidR="00052AD6">
              <w:rPr>
                <w:noProof/>
                <w:webHidden/>
              </w:rPr>
              <w:tab/>
            </w:r>
            <w:r w:rsidR="00052AD6">
              <w:rPr>
                <w:noProof/>
                <w:webHidden/>
              </w:rPr>
              <w:fldChar w:fldCharType="begin"/>
            </w:r>
            <w:r w:rsidR="00052AD6">
              <w:rPr>
                <w:noProof/>
                <w:webHidden/>
              </w:rPr>
              <w:instrText xml:space="preserve"> PAGEREF _Toc151108954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7083ACEA" w14:textId="17483FBC"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55" w:history="1">
            <w:r w:rsidR="00052AD6" w:rsidRPr="00E1418A">
              <w:rPr>
                <w:rStyle w:val="Hipervnculo"/>
                <w:rFonts w:cs="Arial"/>
                <w:noProof/>
                <w:lang w:val="es-CU"/>
              </w:rPr>
              <w:t>2.1.1 Placas de d</w:t>
            </w:r>
            <w:r w:rsidR="00052AD6" w:rsidRPr="00E1418A">
              <w:rPr>
                <w:rStyle w:val="Hipervnculo"/>
                <w:rFonts w:cs="Arial"/>
                <w:noProof/>
                <w:lang w:val="es-CU"/>
              </w:rPr>
              <w:t>e</w:t>
            </w:r>
            <w:r w:rsidR="00052AD6" w:rsidRPr="00E1418A">
              <w:rPr>
                <w:rStyle w:val="Hipervnculo"/>
                <w:rFonts w:cs="Arial"/>
                <w:noProof/>
                <w:lang w:val="es-CU"/>
              </w:rPr>
              <w:t>sarrollo</w:t>
            </w:r>
            <w:r w:rsidR="00052AD6">
              <w:rPr>
                <w:noProof/>
                <w:webHidden/>
              </w:rPr>
              <w:tab/>
            </w:r>
            <w:r w:rsidR="00052AD6">
              <w:rPr>
                <w:noProof/>
                <w:webHidden/>
              </w:rPr>
              <w:fldChar w:fldCharType="begin"/>
            </w:r>
            <w:r w:rsidR="00052AD6">
              <w:rPr>
                <w:noProof/>
                <w:webHidden/>
              </w:rPr>
              <w:instrText xml:space="preserve"> PAGEREF _Toc151108955 \h </w:instrText>
            </w:r>
            <w:r w:rsidR="00052AD6">
              <w:rPr>
                <w:noProof/>
                <w:webHidden/>
              </w:rPr>
            </w:r>
            <w:r w:rsidR="00052AD6">
              <w:rPr>
                <w:noProof/>
                <w:webHidden/>
              </w:rPr>
              <w:fldChar w:fldCharType="separate"/>
            </w:r>
            <w:r w:rsidR="00052AD6">
              <w:rPr>
                <w:noProof/>
                <w:webHidden/>
              </w:rPr>
              <w:t>4</w:t>
            </w:r>
            <w:r w:rsidR="00052AD6">
              <w:rPr>
                <w:noProof/>
                <w:webHidden/>
              </w:rPr>
              <w:fldChar w:fldCharType="end"/>
            </w:r>
          </w:hyperlink>
        </w:p>
        <w:p w14:paraId="068D7B02" w14:textId="54BA5A11"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56" w:history="1">
            <w:r w:rsidR="00052AD6" w:rsidRPr="00E1418A">
              <w:rPr>
                <w:rStyle w:val="Hipervnculo"/>
                <w:rFonts w:cs="Arial"/>
                <w:noProof/>
                <w:lang w:val="en-US"/>
              </w:rPr>
              <w:t>2.1.2 Raspberry Pi 3B</w:t>
            </w:r>
            <w:r w:rsidR="00052AD6">
              <w:rPr>
                <w:noProof/>
                <w:webHidden/>
              </w:rPr>
              <w:tab/>
            </w:r>
            <w:r w:rsidR="00052AD6">
              <w:rPr>
                <w:noProof/>
                <w:webHidden/>
              </w:rPr>
              <w:fldChar w:fldCharType="begin"/>
            </w:r>
            <w:r w:rsidR="00052AD6">
              <w:rPr>
                <w:noProof/>
                <w:webHidden/>
              </w:rPr>
              <w:instrText xml:space="preserve"> PAGEREF _Toc151108956 \h </w:instrText>
            </w:r>
            <w:r w:rsidR="00052AD6">
              <w:rPr>
                <w:noProof/>
                <w:webHidden/>
              </w:rPr>
            </w:r>
            <w:r w:rsidR="00052AD6">
              <w:rPr>
                <w:noProof/>
                <w:webHidden/>
              </w:rPr>
              <w:fldChar w:fldCharType="separate"/>
            </w:r>
            <w:r w:rsidR="00052AD6">
              <w:rPr>
                <w:noProof/>
                <w:webHidden/>
              </w:rPr>
              <w:t>7</w:t>
            </w:r>
            <w:r w:rsidR="00052AD6">
              <w:rPr>
                <w:noProof/>
                <w:webHidden/>
              </w:rPr>
              <w:fldChar w:fldCharType="end"/>
            </w:r>
          </w:hyperlink>
        </w:p>
        <w:p w14:paraId="7CB4A1B6" w14:textId="28EB6328"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57" w:history="1">
            <w:r w:rsidR="00052AD6" w:rsidRPr="00E1418A">
              <w:rPr>
                <w:rStyle w:val="Hipervnculo"/>
                <w:rFonts w:cs="Arial"/>
                <w:iCs/>
                <w:noProof/>
              </w:rPr>
              <w:t>2.1.2 ESP-32</w:t>
            </w:r>
            <w:r w:rsidR="00052AD6">
              <w:rPr>
                <w:noProof/>
                <w:webHidden/>
              </w:rPr>
              <w:tab/>
            </w:r>
            <w:r w:rsidR="00052AD6">
              <w:rPr>
                <w:noProof/>
                <w:webHidden/>
              </w:rPr>
              <w:fldChar w:fldCharType="begin"/>
            </w:r>
            <w:r w:rsidR="00052AD6">
              <w:rPr>
                <w:noProof/>
                <w:webHidden/>
              </w:rPr>
              <w:instrText xml:space="preserve"> PAGEREF _Toc151108957 \h </w:instrText>
            </w:r>
            <w:r w:rsidR="00052AD6">
              <w:rPr>
                <w:noProof/>
                <w:webHidden/>
              </w:rPr>
            </w:r>
            <w:r w:rsidR="00052AD6">
              <w:rPr>
                <w:noProof/>
                <w:webHidden/>
              </w:rPr>
              <w:fldChar w:fldCharType="separate"/>
            </w:r>
            <w:r w:rsidR="00052AD6">
              <w:rPr>
                <w:noProof/>
                <w:webHidden/>
              </w:rPr>
              <w:t>9</w:t>
            </w:r>
            <w:r w:rsidR="00052AD6">
              <w:rPr>
                <w:noProof/>
                <w:webHidden/>
              </w:rPr>
              <w:fldChar w:fldCharType="end"/>
            </w:r>
          </w:hyperlink>
        </w:p>
        <w:p w14:paraId="38ACC6D8" w14:textId="727E3879"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58" w:history="1">
            <w:r w:rsidR="00052AD6" w:rsidRPr="00E1418A">
              <w:rPr>
                <w:rStyle w:val="Hipervnculo"/>
                <w:rFonts w:cs="Arial"/>
                <w:noProof/>
                <w:lang w:val="es-CU"/>
              </w:rPr>
              <w:t>2.1.3 Sensores espectroscópicos</w:t>
            </w:r>
            <w:r w:rsidR="00052AD6">
              <w:rPr>
                <w:noProof/>
                <w:webHidden/>
              </w:rPr>
              <w:tab/>
            </w:r>
            <w:r w:rsidR="00052AD6">
              <w:rPr>
                <w:noProof/>
                <w:webHidden/>
              </w:rPr>
              <w:fldChar w:fldCharType="begin"/>
            </w:r>
            <w:r w:rsidR="00052AD6">
              <w:rPr>
                <w:noProof/>
                <w:webHidden/>
              </w:rPr>
              <w:instrText xml:space="preserve"> PAGEREF _Toc151108958 \h </w:instrText>
            </w:r>
            <w:r w:rsidR="00052AD6">
              <w:rPr>
                <w:noProof/>
                <w:webHidden/>
              </w:rPr>
            </w:r>
            <w:r w:rsidR="00052AD6">
              <w:rPr>
                <w:noProof/>
                <w:webHidden/>
              </w:rPr>
              <w:fldChar w:fldCharType="separate"/>
            </w:r>
            <w:r w:rsidR="00052AD6">
              <w:rPr>
                <w:noProof/>
                <w:webHidden/>
              </w:rPr>
              <w:t>10</w:t>
            </w:r>
            <w:r w:rsidR="00052AD6">
              <w:rPr>
                <w:noProof/>
                <w:webHidden/>
              </w:rPr>
              <w:fldChar w:fldCharType="end"/>
            </w:r>
          </w:hyperlink>
        </w:p>
        <w:p w14:paraId="57550C88" w14:textId="5F93D61B"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59" w:history="1">
            <w:r w:rsidR="00052AD6" w:rsidRPr="00E1418A">
              <w:rPr>
                <w:rStyle w:val="Hipervnculo"/>
                <w:rFonts w:cs="Arial"/>
                <w:noProof/>
                <w:lang w:val="es-CU"/>
              </w:rPr>
              <w:t>2.1.4 Sensor AS7265X</w:t>
            </w:r>
            <w:r w:rsidR="00052AD6">
              <w:rPr>
                <w:noProof/>
                <w:webHidden/>
              </w:rPr>
              <w:tab/>
            </w:r>
            <w:r w:rsidR="00052AD6">
              <w:rPr>
                <w:noProof/>
                <w:webHidden/>
              </w:rPr>
              <w:fldChar w:fldCharType="begin"/>
            </w:r>
            <w:r w:rsidR="00052AD6">
              <w:rPr>
                <w:noProof/>
                <w:webHidden/>
              </w:rPr>
              <w:instrText xml:space="preserve"> PAGEREF _Toc151108959 \h </w:instrText>
            </w:r>
            <w:r w:rsidR="00052AD6">
              <w:rPr>
                <w:noProof/>
                <w:webHidden/>
              </w:rPr>
            </w:r>
            <w:r w:rsidR="00052AD6">
              <w:rPr>
                <w:noProof/>
                <w:webHidden/>
              </w:rPr>
              <w:fldChar w:fldCharType="separate"/>
            </w:r>
            <w:r w:rsidR="00052AD6">
              <w:rPr>
                <w:noProof/>
                <w:webHidden/>
              </w:rPr>
              <w:t>11</w:t>
            </w:r>
            <w:r w:rsidR="00052AD6">
              <w:rPr>
                <w:noProof/>
                <w:webHidden/>
              </w:rPr>
              <w:fldChar w:fldCharType="end"/>
            </w:r>
          </w:hyperlink>
        </w:p>
        <w:p w14:paraId="74CEA2DB" w14:textId="750A6370"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0" w:history="1">
            <w:r w:rsidR="00052AD6" w:rsidRPr="00E1418A">
              <w:rPr>
                <w:rStyle w:val="Hipervnculo"/>
                <w:noProof/>
                <w:lang w:val="es-CU"/>
              </w:rPr>
              <w:t>2.1.4 Protocolo</w:t>
            </w:r>
            <w:r w:rsidR="00052AD6" w:rsidRPr="00E1418A">
              <w:rPr>
                <w:rStyle w:val="Hipervnculo"/>
                <w:noProof/>
                <w:lang w:val="es-CU"/>
              </w:rPr>
              <w:t xml:space="preserve"> </w:t>
            </w:r>
            <w:r w:rsidR="00052AD6" w:rsidRPr="00E1418A">
              <w:rPr>
                <w:rStyle w:val="Hipervnculo"/>
                <w:noProof/>
                <w:lang w:val="es-CU"/>
              </w:rPr>
              <w:t>I2C</w:t>
            </w:r>
            <w:r w:rsidR="00052AD6">
              <w:rPr>
                <w:noProof/>
                <w:webHidden/>
              </w:rPr>
              <w:tab/>
            </w:r>
            <w:r w:rsidR="00052AD6">
              <w:rPr>
                <w:noProof/>
                <w:webHidden/>
              </w:rPr>
              <w:fldChar w:fldCharType="begin"/>
            </w:r>
            <w:r w:rsidR="00052AD6">
              <w:rPr>
                <w:noProof/>
                <w:webHidden/>
              </w:rPr>
              <w:instrText xml:space="preserve"> PAGEREF _Toc151108960 \h </w:instrText>
            </w:r>
            <w:r w:rsidR="00052AD6">
              <w:rPr>
                <w:noProof/>
                <w:webHidden/>
              </w:rPr>
            </w:r>
            <w:r w:rsidR="00052AD6">
              <w:rPr>
                <w:noProof/>
                <w:webHidden/>
              </w:rPr>
              <w:fldChar w:fldCharType="separate"/>
            </w:r>
            <w:r w:rsidR="00052AD6">
              <w:rPr>
                <w:noProof/>
                <w:webHidden/>
              </w:rPr>
              <w:t>12</w:t>
            </w:r>
            <w:r w:rsidR="00052AD6">
              <w:rPr>
                <w:noProof/>
                <w:webHidden/>
              </w:rPr>
              <w:fldChar w:fldCharType="end"/>
            </w:r>
          </w:hyperlink>
        </w:p>
        <w:p w14:paraId="364AA984" w14:textId="56FBF1CA" w:rsidR="00052AD6" w:rsidRDefault="00082B24">
          <w:pPr>
            <w:pStyle w:val="TDC2"/>
            <w:tabs>
              <w:tab w:val="right" w:leader="dot" w:pos="8494"/>
            </w:tabs>
            <w:rPr>
              <w:rFonts w:asciiTheme="minorHAnsi" w:eastAsiaTheme="minorEastAsia" w:hAnsiTheme="minorHAnsi"/>
              <w:noProof/>
              <w:sz w:val="22"/>
              <w:lang w:val="es-CU" w:eastAsia="es-CU"/>
            </w:rPr>
          </w:pPr>
          <w:hyperlink w:anchor="_Toc151108961" w:history="1">
            <w:r w:rsidR="00052AD6" w:rsidRPr="00E1418A">
              <w:rPr>
                <w:rStyle w:val="Hipervnculo"/>
                <w:rFonts w:cs="Arial"/>
                <w:noProof/>
                <w:lang w:val="es-CU"/>
              </w:rPr>
              <w:t>2.2 Software</w:t>
            </w:r>
            <w:r w:rsidR="00052AD6">
              <w:rPr>
                <w:noProof/>
                <w:webHidden/>
              </w:rPr>
              <w:tab/>
            </w:r>
            <w:r w:rsidR="00052AD6">
              <w:rPr>
                <w:noProof/>
                <w:webHidden/>
              </w:rPr>
              <w:fldChar w:fldCharType="begin"/>
            </w:r>
            <w:r w:rsidR="00052AD6">
              <w:rPr>
                <w:noProof/>
                <w:webHidden/>
              </w:rPr>
              <w:instrText xml:space="preserve"> PAGEREF _Toc151108961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6955ED77" w14:textId="4F35F450"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2" w:history="1">
            <w:r w:rsidR="00052AD6" w:rsidRPr="00E1418A">
              <w:rPr>
                <w:rStyle w:val="Hipervnculo"/>
                <w:rFonts w:cs="Arial"/>
                <w:noProof/>
                <w:lang w:val="es-CU"/>
              </w:rPr>
              <w:t>2.2.1 Frontend</w:t>
            </w:r>
            <w:r w:rsidR="00052AD6">
              <w:rPr>
                <w:noProof/>
                <w:webHidden/>
              </w:rPr>
              <w:tab/>
            </w:r>
            <w:r w:rsidR="00052AD6">
              <w:rPr>
                <w:noProof/>
                <w:webHidden/>
              </w:rPr>
              <w:fldChar w:fldCharType="begin"/>
            </w:r>
            <w:r w:rsidR="00052AD6">
              <w:rPr>
                <w:noProof/>
                <w:webHidden/>
              </w:rPr>
              <w:instrText xml:space="preserve"> PAGEREF _Toc151108962 \h </w:instrText>
            </w:r>
            <w:r w:rsidR="00052AD6">
              <w:rPr>
                <w:noProof/>
                <w:webHidden/>
              </w:rPr>
            </w:r>
            <w:r w:rsidR="00052AD6">
              <w:rPr>
                <w:noProof/>
                <w:webHidden/>
              </w:rPr>
              <w:fldChar w:fldCharType="separate"/>
            </w:r>
            <w:r w:rsidR="00052AD6">
              <w:rPr>
                <w:noProof/>
                <w:webHidden/>
              </w:rPr>
              <w:t>14</w:t>
            </w:r>
            <w:r w:rsidR="00052AD6">
              <w:rPr>
                <w:noProof/>
                <w:webHidden/>
              </w:rPr>
              <w:fldChar w:fldCharType="end"/>
            </w:r>
          </w:hyperlink>
        </w:p>
        <w:p w14:paraId="2083D722" w14:textId="0167291B"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3" w:history="1">
            <w:r w:rsidR="00052AD6" w:rsidRPr="00E1418A">
              <w:rPr>
                <w:rStyle w:val="Hipervnculo"/>
                <w:rFonts w:cs="Arial"/>
                <w:noProof/>
                <w:lang w:val="es-CU"/>
              </w:rPr>
              <w:t>2.2.2 Python</w:t>
            </w:r>
            <w:r w:rsidR="00052AD6">
              <w:rPr>
                <w:noProof/>
                <w:webHidden/>
              </w:rPr>
              <w:tab/>
            </w:r>
            <w:r w:rsidR="00052AD6">
              <w:rPr>
                <w:noProof/>
                <w:webHidden/>
              </w:rPr>
              <w:fldChar w:fldCharType="begin"/>
            </w:r>
            <w:r w:rsidR="00052AD6">
              <w:rPr>
                <w:noProof/>
                <w:webHidden/>
              </w:rPr>
              <w:instrText xml:space="preserve"> PAGEREF _Toc151108963 \h </w:instrText>
            </w:r>
            <w:r w:rsidR="00052AD6">
              <w:rPr>
                <w:noProof/>
                <w:webHidden/>
              </w:rPr>
            </w:r>
            <w:r w:rsidR="00052AD6">
              <w:rPr>
                <w:noProof/>
                <w:webHidden/>
              </w:rPr>
              <w:fldChar w:fldCharType="separate"/>
            </w:r>
            <w:r w:rsidR="00052AD6">
              <w:rPr>
                <w:noProof/>
                <w:webHidden/>
              </w:rPr>
              <w:t>15</w:t>
            </w:r>
            <w:r w:rsidR="00052AD6">
              <w:rPr>
                <w:noProof/>
                <w:webHidden/>
              </w:rPr>
              <w:fldChar w:fldCharType="end"/>
            </w:r>
          </w:hyperlink>
        </w:p>
        <w:p w14:paraId="7CE0F237" w14:textId="540706CF"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4" w:history="1">
            <w:r w:rsidR="00052AD6" w:rsidRPr="00E1418A">
              <w:rPr>
                <w:rStyle w:val="Hipervnculo"/>
                <w:rFonts w:cs="Arial"/>
                <w:noProof/>
                <w:lang w:val="es-CU"/>
              </w:rPr>
              <w:t>2.2.3 TensorFlow</w:t>
            </w:r>
            <w:r w:rsidR="00052AD6">
              <w:rPr>
                <w:noProof/>
                <w:webHidden/>
              </w:rPr>
              <w:tab/>
            </w:r>
            <w:r w:rsidR="00052AD6">
              <w:rPr>
                <w:noProof/>
                <w:webHidden/>
              </w:rPr>
              <w:fldChar w:fldCharType="begin"/>
            </w:r>
            <w:r w:rsidR="00052AD6">
              <w:rPr>
                <w:noProof/>
                <w:webHidden/>
              </w:rPr>
              <w:instrText xml:space="preserve"> PAGEREF _Toc15110896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CB91107" w14:textId="0415A1DC"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5" w:history="1">
            <w:r w:rsidR="00052AD6" w:rsidRPr="00E1418A">
              <w:rPr>
                <w:rStyle w:val="Hipervnculo"/>
                <w:rFonts w:cs="Arial"/>
                <w:noProof/>
                <w:lang w:val="es-CU"/>
              </w:rPr>
              <w:t>2.2.5 Base Datos</w:t>
            </w:r>
            <w:r w:rsidR="00052AD6">
              <w:rPr>
                <w:noProof/>
                <w:webHidden/>
              </w:rPr>
              <w:tab/>
            </w:r>
            <w:r w:rsidR="00052AD6">
              <w:rPr>
                <w:noProof/>
                <w:webHidden/>
              </w:rPr>
              <w:fldChar w:fldCharType="begin"/>
            </w:r>
            <w:r w:rsidR="00052AD6">
              <w:rPr>
                <w:noProof/>
                <w:webHidden/>
              </w:rPr>
              <w:instrText xml:space="preserve"> PAGEREF _Toc15110896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42CF2CDC" w14:textId="01462F55"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6" w:history="1">
            <w:r w:rsidR="00052AD6" w:rsidRPr="00E1418A">
              <w:rPr>
                <w:rStyle w:val="Hipervnculo"/>
                <w:rFonts w:cs="Arial"/>
                <w:noProof/>
                <w:lang w:val="es-CU"/>
              </w:rPr>
              <w:t>2.2.6 Django</w:t>
            </w:r>
            <w:r w:rsidR="00052AD6">
              <w:rPr>
                <w:noProof/>
                <w:webHidden/>
              </w:rPr>
              <w:tab/>
            </w:r>
            <w:r w:rsidR="00052AD6">
              <w:rPr>
                <w:noProof/>
                <w:webHidden/>
              </w:rPr>
              <w:fldChar w:fldCharType="begin"/>
            </w:r>
            <w:r w:rsidR="00052AD6">
              <w:rPr>
                <w:noProof/>
                <w:webHidden/>
              </w:rPr>
              <w:instrText xml:space="preserve"> PAGEREF _Toc15110896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20F8BC4E" w14:textId="3CF15AFA"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7" w:history="1">
            <w:r w:rsidR="00052AD6" w:rsidRPr="00E1418A">
              <w:rPr>
                <w:rStyle w:val="Hipervnculo"/>
                <w:rFonts w:cs="Arial"/>
                <w:noProof/>
              </w:rPr>
              <w:t>2.2.7 Lenguaje C</w:t>
            </w:r>
            <w:r w:rsidR="00052AD6">
              <w:rPr>
                <w:noProof/>
                <w:webHidden/>
              </w:rPr>
              <w:tab/>
            </w:r>
            <w:r w:rsidR="00052AD6">
              <w:rPr>
                <w:noProof/>
                <w:webHidden/>
              </w:rPr>
              <w:fldChar w:fldCharType="begin"/>
            </w:r>
            <w:r w:rsidR="00052AD6">
              <w:rPr>
                <w:noProof/>
                <w:webHidden/>
              </w:rPr>
              <w:instrText xml:space="preserve"> PAGEREF _Toc151108967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15CC1A6" w14:textId="5C1999D4" w:rsidR="00052AD6" w:rsidRDefault="00082B24">
          <w:pPr>
            <w:pStyle w:val="TDC2"/>
            <w:tabs>
              <w:tab w:val="right" w:leader="dot" w:pos="8494"/>
            </w:tabs>
            <w:rPr>
              <w:rFonts w:asciiTheme="minorHAnsi" w:eastAsiaTheme="minorEastAsia" w:hAnsiTheme="minorHAnsi"/>
              <w:noProof/>
              <w:sz w:val="22"/>
              <w:lang w:val="es-CU" w:eastAsia="es-CU"/>
            </w:rPr>
          </w:pPr>
          <w:hyperlink w:anchor="_Toc151108968" w:history="1">
            <w:r w:rsidR="00052AD6" w:rsidRPr="00E1418A">
              <w:rPr>
                <w:rStyle w:val="Hipervnculo"/>
                <w:rFonts w:cs="Arial"/>
                <w:noProof/>
              </w:rPr>
              <w:t>2.3 Detección Multivariable</w:t>
            </w:r>
            <w:r w:rsidR="00052AD6">
              <w:rPr>
                <w:noProof/>
                <w:webHidden/>
              </w:rPr>
              <w:tab/>
            </w:r>
            <w:r w:rsidR="00052AD6">
              <w:rPr>
                <w:noProof/>
                <w:webHidden/>
              </w:rPr>
              <w:fldChar w:fldCharType="begin"/>
            </w:r>
            <w:r w:rsidR="00052AD6">
              <w:rPr>
                <w:noProof/>
                <w:webHidden/>
              </w:rPr>
              <w:instrText xml:space="preserve"> PAGEREF _Toc151108968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5E7DB174" w14:textId="7C9BC2C0"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69" w:history="1">
            <w:r w:rsidR="00052AD6" w:rsidRPr="00E1418A">
              <w:rPr>
                <w:rStyle w:val="Hipervnculo"/>
                <w:rFonts w:cs="Arial"/>
                <w:noProof/>
              </w:rPr>
              <w:t>2.3.1 Métodos Detección Multivariable</w:t>
            </w:r>
            <w:r w:rsidR="00052AD6">
              <w:rPr>
                <w:noProof/>
                <w:webHidden/>
              </w:rPr>
              <w:tab/>
            </w:r>
            <w:r w:rsidR="00052AD6">
              <w:rPr>
                <w:noProof/>
                <w:webHidden/>
              </w:rPr>
              <w:fldChar w:fldCharType="begin"/>
            </w:r>
            <w:r w:rsidR="00052AD6">
              <w:rPr>
                <w:noProof/>
                <w:webHidden/>
              </w:rPr>
              <w:instrText xml:space="preserve"> PAGEREF _Toc151108969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70D992B" w14:textId="38915B0A"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70" w:history="1">
            <w:r w:rsidR="00052AD6" w:rsidRPr="00E1418A">
              <w:rPr>
                <w:rStyle w:val="Hipervnculo"/>
                <w:rFonts w:cs="Arial"/>
                <w:noProof/>
              </w:rPr>
              <w:t>2.3.2 Introducción a Redes Neuronales</w:t>
            </w:r>
            <w:r w:rsidR="00052AD6">
              <w:rPr>
                <w:noProof/>
                <w:webHidden/>
              </w:rPr>
              <w:tab/>
            </w:r>
            <w:r w:rsidR="00052AD6">
              <w:rPr>
                <w:noProof/>
                <w:webHidden/>
              </w:rPr>
              <w:fldChar w:fldCharType="begin"/>
            </w:r>
            <w:r w:rsidR="00052AD6">
              <w:rPr>
                <w:noProof/>
                <w:webHidden/>
              </w:rPr>
              <w:instrText xml:space="preserve"> PAGEREF _Toc151108970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7FB9C662" w14:textId="393EB5AB" w:rsidR="00052AD6" w:rsidRDefault="00082B24">
          <w:pPr>
            <w:pStyle w:val="TDC4"/>
            <w:tabs>
              <w:tab w:val="right" w:leader="dot" w:pos="8494"/>
            </w:tabs>
            <w:rPr>
              <w:rFonts w:asciiTheme="minorHAnsi" w:eastAsiaTheme="minorEastAsia" w:hAnsiTheme="minorHAnsi"/>
              <w:noProof/>
              <w:sz w:val="22"/>
              <w:lang w:val="es-CU" w:eastAsia="es-CU"/>
            </w:rPr>
          </w:pPr>
          <w:hyperlink w:anchor="_Toc151108971" w:history="1">
            <w:r w:rsidR="00052AD6" w:rsidRPr="00E1418A">
              <w:rPr>
                <w:rStyle w:val="Hipervnculo"/>
                <w:rFonts w:cs="Arial"/>
                <w:noProof/>
              </w:rPr>
              <w:t>- Neurona Bilógica</w:t>
            </w:r>
            <w:r w:rsidR="00052AD6">
              <w:rPr>
                <w:noProof/>
                <w:webHidden/>
              </w:rPr>
              <w:tab/>
            </w:r>
            <w:r w:rsidR="00052AD6">
              <w:rPr>
                <w:noProof/>
                <w:webHidden/>
              </w:rPr>
              <w:fldChar w:fldCharType="begin"/>
            </w:r>
            <w:r w:rsidR="00052AD6">
              <w:rPr>
                <w:noProof/>
                <w:webHidden/>
              </w:rPr>
              <w:instrText xml:space="preserve"> PAGEREF _Toc151108971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4FC8D8C" w14:textId="194C3B73" w:rsidR="00052AD6" w:rsidRDefault="00082B24">
          <w:pPr>
            <w:pStyle w:val="TDC4"/>
            <w:tabs>
              <w:tab w:val="right" w:leader="dot" w:pos="8494"/>
            </w:tabs>
            <w:rPr>
              <w:rFonts w:asciiTheme="minorHAnsi" w:eastAsiaTheme="minorEastAsia" w:hAnsiTheme="minorHAnsi"/>
              <w:noProof/>
              <w:sz w:val="22"/>
              <w:lang w:val="es-CU" w:eastAsia="es-CU"/>
            </w:rPr>
          </w:pPr>
          <w:hyperlink w:anchor="_Toc151108972" w:history="1">
            <w:r w:rsidR="00052AD6" w:rsidRPr="00E1418A">
              <w:rPr>
                <w:rStyle w:val="Hipervnculo"/>
                <w:rFonts w:cs="Arial"/>
                <w:noProof/>
                <w:lang w:val="es-CU"/>
              </w:rPr>
              <w:t>- Neurona de McCulloch-Pitts</w:t>
            </w:r>
            <w:r w:rsidR="00052AD6">
              <w:rPr>
                <w:noProof/>
                <w:webHidden/>
              </w:rPr>
              <w:tab/>
            </w:r>
            <w:r w:rsidR="00052AD6">
              <w:rPr>
                <w:noProof/>
                <w:webHidden/>
              </w:rPr>
              <w:fldChar w:fldCharType="begin"/>
            </w:r>
            <w:r w:rsidR="00052AD6">
              <w:rPr>
                <w:noProof/>
                <w:webHidden/>
              </w:rPr>
              <w:instrText xml:space="preserve"> PAGEREF _Toc151108972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7CEF5B9" w14:textId="5D40A314" w:rsidR="00052AD6" w:rsidRDefault="00082B24">
          <w:pPr>
            <w:pStyle w:val="TDC4"/>
            <w:tabs>
              <w:tab w:val="right" w:leader="dot" w:pos="8494"/>
            </w:tabs>
            <w:rPr>
              <w:rFonts w:asciiTheme="minorHAnsi" w:eastAsiaTheme="minorEastAsia" w:hAnsiTheme="minorHAnsi"/>
              <w:noProof/>
              <w:sz w:val="22"/>
              <w:lang w:val="es-CU" w:eastAsia="es-CU"/>
            </w:rPr>
          </w:pPr>
          <w:hyperlink w:anchor="_Toc151108973" w:history="1">
            <w:r w:rsidR="00052AD6" w:rsidRPr="00E1418A">
              <w:rPr>
                <w:rStyle w:val="Hipervnculo"/>
                <w:rFonts w:cs="Arial"/>
                <w:noProof/>
                <w:lang w:val="es-CU"/>
              </w:rPr>
              <w:t>- Neurona Artificial</w:t>
            </w:r>
            <w:r w:rsidR="00052AD6">
              <w:rPr>
                <w:noProof/>
                <w:webHidden/>
              </w:rPr>
              <w:tab/>
            </w:r>
            <w:r w:rsidR="00052AD6">
              <w:rPr>
                <w:noProof/>
                <w:webHidden/>
              </w:rPr>
              <w:fldChar w:fldCharType="begin"/>
            </w:r>
            <w:r w:rsidR="00052AD6">
              <w:rPr>
                <w:noProof/>
                <w:webHidden/>
              </w:rPr>
              <w:instrText xml:space="preserve"> PAGEREF _Toc151108973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19B58716" w14:textId="2421AF77"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74" w:history="1">
            <w:r w:rsidR="00052AD6" w:rsidRPr="00E1418A">
              <w:rPr>
                <w:rStyle w:val="Hipervnculo"/>
                <w:rFonts w:cs="Arial"/>
                <w:noProof/>
                <w:lang w:val="es-CU"/>
              </w:rPr>
              <w:t>2.3.3 Redes Neuronales</w:t>
            </w:r>
            <w:r w:rsidR="00052AD6">
              <w:rPr>
                <w:noProof/>
                <w:webHidden/>
              </w:rPr>
              <w:tab/>
            </w:r>
            <w:r w:rsidR="00052AD6">
              <w:rPr>
                <w:noProof/>
                <w:webHidden/>
              </w:rPr>
              <w:fldChar w:fldCharType="begin"/>
            </w:r>
            <w:r w:rsidR="00052AD6">
              <w:rPr>
                <w:noProof/>
                <w:webHidden/>
              </w:rPr>
              <w:instrText xml:space="preserve"> PAGEREF _Toc151108974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640C1867" w14:textId="3DEEBDB6" w:rsidR="00052AD6" w:rsidRDefault="00082B24">
          <w:pPr>
            <w:pStyle w:val="TDC3"/>
            <w:tabs>
              <w:tab w:val="right" w:leader="dot" w:pos="8494"/>
            </w:tabs>
            <w:rPr>
              <w:rFonts w:asciiTheme="minorHAnsi" w:eastAsiaTheme="minorEastAsia" w:hAnsiTheme="minorHAnsi"/>
              <w:noProof/>
              <w:sz w:val="22"/>
              <w:lang w:val="es-CU" w:eastAsia="es-CU"/>
            </w:rPr>
          </w:pPr>
          <w:hyperlink w:anchor="_Toc151108975" w:history="1">
            <w:r w:rsidR="00052AD6" w:rsidRPr="00E1418A">
              <w:rPr>
                <w:rStyle w:val="Hipervnculo"/>
                <w:rFonts w:eastAsia="Times New Roman" w:cs="Arial"/>
                <w:noProof/>
                <w:lang w:val="es-CU" w:eastAsia="es-CU"/>
              </w:rPr>
              <w:t>2.3.4 Entrenamiento de Redes Neuronales</w:t>
            </w:r>
            <w:r w:rsidR="00052AD6">
              <w:rPr>
                <w:noProof/>
                <w:webHidden/>
              </w:rPr>
              <w:tab/>
            </w:r>
            <w:r w:rsidR="00052AD6">
              <w:rPr>
                <w:noProof/>
                <w:webHidden/>
              </w:rPr>
              <w:fldChar w:fldCharType="begin"/>
            </w:r>
            <w:r w:rsidR="00052AD6">
              <w:rPr>
                <w:noProof/>
                <w:webHidden/>
              </w:rPr>
              <w:instrText xml:space="preserve"> PAGEREF _Toc151108975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3F111736" w14:textId="3D6C1AD8" w:rsidR="00052AD6" w:rsidRDefault="00082B24">
          <w:pPr>
            <w:pStyle w:val="TDC2"/>
            <w:tabs>
              <w:tab w:val="right" w:leader="dot" w:pos="8494"/>
            </w:tabs>
            <w:rPr>
              <w:rFonts w:asciiTheme="minorHAnsi" w:eastAsiaTheme="minorEastAsia" w:hAnsiTheme="minorHAnsi"/>
              <w:noProof/>
              <w:sz w:val="22"/>
              <w:lang w:val="es-CU" w:eastAsia="es-CU"/>
            </w:rPr>
          </w:pPr>
          <w:hyperlink w:anchor="_Toc151108976" w:history="1">
            <w:r w:rsidR="00052AD6" w:rsidRPr="00E1418A">
              <w:rPr>
                <w:rStyle w:val="Hipervnculo"/>
                <w:noProof/>
              </w:rPr>
              <w:t>2.4 Con</w:t>
            </w:r>
            <w:r w:rsidR="00052AD6" w:rsidRPr="00E1418A">
              <w:rPr>
                <w:rStyle w:val="Hipervnculo"/>
                <w:noProof/>
              </w:rPr>
              <w:t>c</w:t>
            </w:r>
            <w:r w:rsidR="00052AD6" w:rsidRPr="00E1418A">
              <w:rPr>
                <w:rStyle w:val="Hipervnculo"/>
                <w:noProof/>
              </w:rPr>
              <w:t>lusion</w:t>
            </w:r>
            <w:r w:rsidR="00052AD6" w:rsidRPr="00E1418A">
              <w:rPr>
                <w:rStyle w:val="Hipervnculo"/>
                <w:noProof/>
              </w:rPr>
              <w:t>e</w:t>
            </w:r>
            <w:r w:rsidR="00052AD6" w:rsidRPr="00E1418A">
              <w:rPr>
                <w:rStyle w:val="Hipervnculo"/>
                <w:noProof/>
              </w:rPr>
              <w:t>s</w:t>
            </w:r>
            <w:r w:rsidR="00052AD6" w:rsidRPr="00E1418A">
              <w:rPr>
                <w:rStyle w:val="Hipervnculo"/>
                <w:noProof/>
              </w:rPr>
              <w:t xml:space="preserve"> </w:t>
            </w:r>
            <w:r w:rsidR="00052AD6" w:rsidRPr="00E1418A">
              <w:rPr>
                <w:rStyle w:val="Hipervnculo"/>
                <w:noProof/>
              </w:rPr>
              <w:t>de</w:t>
            </w:r>
            <w:r w:rsidR="00052AD6" w:rsidRPr="00E1418A">
              <w:rPr>
                <w:rStyle w:val="Hipervnculo"/>
                <w:noProof/>
              </w:rPr>
              <w:t>l</w:t>
            </w:r>
            <w:r w:rsidR="00052AD6" w:rsidRPr="00E1418A">
              <w:rPr>
                <w:rStyle w:val="Hipervnculo"/>
                <w:noProof/>
              </w:rPr>
              <w:t xml:space="preserve"> capit</w:t>
            </w:r>
            <w:r w:rsidR="00052AD6" w:rsidRPr="00E1418A">
              <w:rPr>
                <w:rStyle w:val="Hipervnculo"/>
                <w:noProof/>
              </w:rPr>
              <w:t>u</w:t>
            </w:r>
            <w:r w:rsidR="00052AD6" w:rsidRPr="00E1418A">
              <w:rPr>
                <w:rStyle w:val="Hipervnculo"/>
                <w:noProof/>
              </w:rPr>
              <w:t>lo</w:t>
            </w:r>
            <w:r w:rsidR="00052AD6">
              <w:rPr>
                <w:noProof/>
                <w:webHidden/>
              </w:rPr>
              <w:tab/>
            </w:r>
            <w:r w:rsidR="00052AD6">
              <w:rPr>
                <w:noProof/>
                <w:webHidden/>
              </w:rPr>
              <w:fldChar w:fldCharType="begin"/>
            </w:r>
            <w:r w:rsidR="00052AD6">
              <w:rPr>
                <w:noProof/>
                <w:webHidden/>
              </w:rPr>
              <w:instrText xml:space="preserve"> PAGEREF _Toc151108976 \h </w:instrText>
            </w:r>
            <w:r w:rsidR="00052AD6">
              <w:rPr>
                <w:noProof/>
                <w:webHidden/>
              </w:rPr>
            </w:r>
            <w:r w:rsidR="00052AD6">
              <w:rPr>
                <w:noProof/>
                <w:webHidden/>
              </w:rPr>
              <w:fldChar w:fldCharType="separate"/>
            </w:r>
            <w:r w:rsidR="00052AD6">
              <w:rPr>
                <w:noProof/>
                <w:webHidden/>
              </w:rPr>
              <w:t>16</w:t>
            </w:r>
            <w:r w:rsidR="00052AD6">
              <w:rPr>
                <w:noProof/>
                <w:webHidden/>
              </w:rPr>
              <w:fldChar w:fldCharType="end"/>
            </w:r>
          </w:hyperlink>
        </w:p>
        <w:p w14:paraId="0DB44CC2" w14:textId="432897AA"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77" w:history="1">
            <w:r w:rsidR="00052AD6" w:rsidRPr="00E1418A">
              <w:rPr>
                <w:rStyle w:val="Hipervnculo"/>
                <w:noProof/>
                <w:lang w:val="es-CU"/>
              </w:rPr>
              <w:t>Referencias</w:t>
            </w:r>
            <w:r w:rsidR="00052AD6">
              <w:rPr>
                <w:noProof/>
                <w:webHidden/>
              </w:rPr>
              <w:tab/>
            </w:r>
            <w:r w:rsidR="00052AD6">
              <w:rPr>
                <w:noProof/>
                <w:webHidden/>
              </w:rPr>
              <w:fldChar w:fldCharType="begin"/>
            </w:r>
            <w:r w:rsidR="00052AD6">
              <w:rPr>
                <w:noProof/>
                <w:webHidden/>
              </w:rPr>
              <w:instrText xml:space="preserve"> PAGEREF _Toc151108977 \h </w:instrText>
            </w:r>
            <w:r w:rsidR="00052AD6">
              <w:rPr>
                <w:noProof/>
                <w:webHidden/>
              </w:rPr>
            </w:r>
            <w:r w:rsidR="00052AD6">
              <w:rPr>
                <w:noProof/>
                <w:webHidden/>
              </w:rPr>
              <w:fldChar w:fldCharType="separate"/>
            </w:r>
            <w:r w:rsidR="00052AD6">
              <w:rPr>
                <w:noProof/>
                <w:webHidden/>
              </w:rPr>
              <w:t>17</w:t>
            </w:r>
            <w:r w:rsidR="00052AD6">
              <w:rPr>
                <w:noProof/>
                <w:webHidden/>
              </w:rPr>
              <w:fldChar w:fldCharType="end"/>
            </w:r>
          </w:hyperlink>
        </w:p>
        <w:p w14:paraId="58F175A8" w14:textId="136AD6AC" w:rsidR="00052AD6" w:rsidRDefault="00082B24">
          <w:pPr>
            <w:pStyle w:val="TDC1"/>
            <w:tabs>
              <w:tab w:val="right" w:leader="dot" w:pos="8494"/>
            </w:tabs>
            <w:rPr>
              <w:rFonts w:asciiTheme="minorHAnsi" w:eastAsiaTheme="minorEastAsia" w:hAnsiTheme="minorHAnsi"/>
              <w:noProof/>
              <w:sz w:val="22"/>
              <w:lang w:val="es-CU" w:eastAsia="es-CU"/>
            </w:rPr>
          </w:pPr>
          <w:hyperlink w:anchor="_Toc151108978" w:history="1">
            <w:r w:rsidR="00052AD6" w:rsidRPr="00E1418A">
              <w:rPr>
                <w:rStyle w:val="Hipervnculo"/>
                <w:noProof/>
                <w:lang w:val="es-CU"/>
              </w:rPr>
              <w:t>Anexos</w:t>
            </w:r>
            <w:r w:rsidR="00052AD6">
              <w:rPr>
                <w:noProof/>
                <w:webHidden/>
              </w:rPr>
              <w:tab/>
            </w:r>
            <w:r w:rsidR="00052AD6">
              <w:rPr>
                <w:noProof/>
                <w:webHidden/>
              </w:rPr>
              <w:fldChar w:fldCharType="begin"/>
            </w:r>
            <w:r w:rsidR="00052AD6">
              <w:rPr>
                <w:noProof/>
                <w:webHidden/>
              </w:rPr>
              <w:instrText xml:space="preserve"> PAGEREF _Toc151108978 \h </w:instrText>
            </w:r>
            <w:r w:rsidR="00052AD6">
              <w:rPr>
                <w:noProof/>
                <w:webHidden/>
              </w:rPr>
            </w:r>
            <w:r w:rsidR="00052AD6">
              <w:rPr>
                <w:noProof/>
                <w:webHidden/>
              </w:rPr>
              <w:fldChar w:fldCharType="separate"/>
            </w:r>
            <w:r w:rsidR="00052AD6">
              <w:rPr>
                <w:noProof/>
                <w:webHidden/>
              </w:rPr>
              <w:t>19</w:t>
            </w:r>
            <w:r w:rsidR="00052AD6">
              <w:rPr>
                <w:noProof/>
                <w:webHidden/>
              </w:rPr>
              <w:fldChar w:fldCharType="end"/>
            </w:r>
          </w:hyperlink>
        </w:p>
        <w:p w14:paraId="5E177B20" w14:textId="1F22403C" w:rsidR="004E7EF9" w:rsidRDefault="009909E3">
          <w:r>
            <w:fldChar w:fldCharType="end"/>
          </w:r>
        </w:p>
        <w:p w14:paraId="7FBB2F77" w14:textId="77777777" w:rsidR="00864D15" w:rsidRDefault="004E7EF9" w:rsidP="00864D15">
          <w:pPr>
            <w:pStyle w:val="Ttulo1"/>
          </w:pPr>
          <w:bookmarkStart w:id="1" w:name="_Toc151108949"/>
          <w:r>
            <w:lastRenderedPageBreak/>
            <w:t>Tablas</w:t>
          </w:r>
          <w:bookmarkEnd w:id="1"/>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082B24">
          <w:pPr>
            <w:pStyle w:val="TDC1"/>
            <w:tabs>
              <w:tab w:val="right" w:leader="dot" w:pos="8494"/>
            </w:tabs>
            <w:rPr>
              <w:rFonts w:asciiTheme="minorHAnsi" w:eastAsiaTheme="minorEastAsia" w:hAnsiTheme="minorHAnsi"/>
              <w:noProof/>
              <w:sz w:val="22"/>
              <w:lang w:val="es-CU" w:eastAsia="es-CU"/>
            </w:rPr>
          </w:pPr>
          <w:hyperlink w:anchor="_Toc151024744" w:history="1">
            <w:r w:rsidR="007F5564" w:rsidRPr="00717CC1">
              <w:rPr>
                <w:rStyle w:val="Hipervnculo"/>
                <w:noProof/>
              </w:rPr>
              <w:t>Tabla 2: Parámetros ESP32</w:t>
            </w:r>
            <w:r w:rsidR="007F5564">
              <w:rPr>
                <w:noProof/>
                <w:webHidden/>
              </w:rPr>
              <w:tab/>
            </w:r>
            <w:r w:rsidR="007F5564">
              <w:rPr>
                <w:noProof/>
                <w:webHidden/>
              </w:rPr>
              <w:fldChar w:fldCharType="begin"/>
            </w:r>
            <w:r w:rsidR="007F5564">
              <w:rPr>
                <w:noProof/>
                <w:webHidden/>
              </w:rPr>
              <w:instrText xml:space="preserve"> PAGEREF _Toc151024744 \h </w:instrText>
            </w:r>
            <w:r w:rsidR="007F5564">
              <w:rPr>
                <w:noProof/>
                <w:webHidden/>
              </w:rPr>
            </w:r>
            <w:r w:rsidR="007F5564">
              <w:rPr>
                <w:noProof/>
                <w:webHidden/>
              </w:rPr>
              <w:fldChar w:fldCharType="separate"/>
            </w:r>
            <w:r w:rsidR="007F5564">
              <w:rPr>
                <w:noProof/>
                <w:webHidden/>
              </w:rPr>
              <w:t>9</w:t>
            </w:r>
            <w:r w:rsidR="007F5564">
              <w:rPr>
                <w:noProof/>
                <w:webHidden/>
              </w:rPr>
              <w:fldChar w:fldCharType="end"/>
            </w:r>
          </w:hyperlink>
        </w:p>
        <w:p w14:paraId="6191D49F" w14:textId="098806B6" w:rsidR="007F5564" w:rsidRDefault="00082B24">
          <w:pPr>
            <w:pStyle w:val="TDC1"/>
            <w:tabs>
              <w:tab w:val="right" w:leader="dot" w:pos="8494"/>
            </w:tabs>
            <w:rPr>
              <w:rFonts w:asciiTheme="minorHAnsi" w:eastAsiaTheme="minorEastAsia" w:hAnsiTheme="minorHAnsi"/>
              <w:noProof/>
              <w:sz w:val="22"/>
              <w:lang w:val="es-CU" w:eastAsia="es-CU"/>
            </w:rPr>
          </w:pPr>
          <w:hyperlink w:anchor="_Toc151024745" w:history="1">
            <w:r w:rsidR="007F5564" w:rsidRPr="00717CC1">
              <w:rPr>
                <w:rStyle w:val="Hipervnculo"/>
                <w:noProof/>
              </w:rPr>
              <w:t>Tabla 3: Funciones de activación</w:t>
            </w:r>
            <w:r w:rsidR="007F5564">
              <w:rPr>
                <w:noProof/>
                <w:webHidden/>
              </w:rPr>
              <w:tab/>
            </w:r>
            <w:r w:rsidR="007F5564">
              <w:rPr>
                <w:noProof/>
                <w:webHidden/>
              </w:rPr>
              <w:fldChar w:fldCharType="begin"/>
            </w:r>
            <w:r w:rsidR="007F5564">
              <w:rPr>
                <w:noProof/>
                <w:webHidden/>
              </w:rPr>
              <w:instrText xml:space="preserve"> PAGEREF _Toc151024745 \h </w:instrText>
            </w:r>
            <w:r w:rsidR="007F5564">
              <w:rPr>
                <w:noProof/>
                <w:webHidden/>
              </w:rPr>
            </w:r>
            <w:r w:rsidR="007F5564">
              <w:rPr>
                <w:noProof/>
                <w:webHidden/>
              </w:rPr>
              <w:fldChar w:fldCharType="separate"/>
            </w:r>
            <w:r w:rsidR="007F5564">
              <w:rPr>
                <w:noProof/>
                <w:webHidden/>
              </w:rPr>
              <w:t>21</w:t>
            </w:r>
            <w:r w:rsidR="007F5564">
              <w:rPr>
                <w:noProof/>
                <w:webHidden/>
              </w:rPr>
              <w:fldChar w:fldCharType="end"/>
            </w:r>
          </w:hyperlink>
        </w:p>
        <w:p w14:paraId="6C5464D1" w14:textId="26CF7089" w:rsidR="00E10DC5" w:rsidRDefault="00864D15" w:rsidP="00E10DC5">
          <w:pPr>
            <w:pStyle w:val="Ilustraciones"/>
          </w:pPr>
          <w:r>
            <w:fldChar w:fldCharType="end"/>
          </w:r>
        </w:p>
        <w:p w14:paraId="638168F8" w14:textId="3524EA49" w:rsidR="00E10DC5" w:rsidRDefault="00E10DC5" w:rsidP="00E10DC5">
          <w:pPr>
            <w:pStyle w:val="Ttulo1"/>
          </w:pPr>
          <w:bookmarkStart w:id="2" w:name="_Toc151108950"/>
          <w:r>
            <w:t>Ilustraciones</w:t>
          </w:r>
          <w:bookmarkEnd w:id="2"/>
        </w:p>
        <w:p w14:paraId="3DCC512F" w14:textId="7D4C2D10" w:rsidR="005253F0"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108979" w:history="1">
            <w:r w:rsidR="005253F0" w:rsidRPr="00DB4BCA">
              <w:rPr>
                <w:rStyle w:val="Hipervnculo"/>
                <w:noProof/>
              </w:rPr>
              <w:t>Ilustración 1: Arduino Mega 2560 Rev3</w:t>
            </w:r>
            <w:r w:rsidR="005253F0">
              <w:rPr>
                <w:noProof/>
                <w:webHidden/>
              </w:rPr>
              <w:tab/>
            </w:r>
            <w:r w:rsidR="005253F0">
              <w:rPr>
                <w:noProof/>
                <w:webHidden/>
              </w:rPr>
              <w:fldChar w:fldCharType="begin"/>
            </w:r>
            <w:r w:rsidR="005253F0">
              <w:rPr>
                <w:noProof/>
                <w:webHidden/>
              </w:rPr>
              <w:instrText xml:space="preserve"> PAGEREF _Toc151108979 \h </w:instrText>
            </w:r>
            <w:r w:rsidR="005253F0">
              <w:rPr>
                <w:noProof/>
                <w:webHidden/>
              </w:rPr>
            </w:r>
            <w:r w:rsidR="005253F0">
              <w:rPr>
                <w:noProof/>
                <w:webHidden/>
              </w:rPr>
              <w:fldChar w:fldCharType="separate"/>
            </w:r>
            <w:r w:rsidR="005253F0">
              <w:rPr>
                <w:noProof/>
                <w:webHidden/>
              </w:rPr>
              <w:t>5</w:t>
            </w:r>
            <w:r w:rsidR="005253F0">
              <w:rPr>
                <w:noProof/>
                <w:webHidden/>
              </w:rPr>
              <w:fldChar w:fldCharType="end"/>
            </w:r>
          </w:hyperlink>
        </w:p>
        <w:p w14:paraId="62534540" w14:textId="53AFE415"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0" w:history="1">
            <w:r w:rsidR="005253F0" w:rsidRPr="00DB4BCA">
              <w:rPr>
                <w:rStyle w:val="Hipervnculo"/>
                <w:noProof/>
              </w:rPr>
              <w:t>Ilustración 2: Raspberry Pi 3 Model B</w:t>
            </w:r>
            <w:r w:rsidR="005253F0">
              <w:rPr>
                <w:noProof/>
                <w:webHidden/>
              </w:rPr>
              <w:tab/>
            </w:r>
            <w:r w:rsidR="005253F0">
              <w:rPr>
                <w:noProof/>
                <w:webHidden/>
              </w:rPr>
              <w:fldChar w:fldCharType="begin"/>
            </w:r>
            <w:r w:rsidR="005253F0">
              <w:rPr>
                <w:noProof/>
                <w:webHidden/>
              </w:rPr>
              <w:instrText xml:space="preserve"> PAGEREF _Toc151108980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F948589" w14:textId="2F44CE8F"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1" w:history="1">
            <w:r w:rsidR="005253F0" w:rsidRPr="00DB4BCA">
              <w:rPr>
                <w:rStyle w:val="Hipervnculo"/>
                <w:noProof/>
              </w:rPr>
              <w:t>Ilustración 3: Esp-WROMM-32</w:t>
            </w:r>
            <w:r w:rsidR="005253F0">
              <w:rPr>
                <w:noProof/>
                <w:webHidden/>
              </w:rPr>
              <w:tab/>
            </w:r>
            <w:r w:rsidR="005253F0">
              <w:rPr>
                <w:noProof/>
                <w:webHidden/>
              </w:rPr>
              <w:fldChar w:fldCharType="begin"/>
            </w:r>
            <w:r w:rsidR="005253F0">
              <w:rPr>
                <w:noProof/>
                <w:webHidden/>
              </w:rPr>
              <w:instrText xml:space="preserve"> PAGEREF _Toc151108981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6FD3B813" w14:textId="78EB573E"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2" w:history="1">
            <w:r w:rsidR="005253F0" w:rsidRPr="00DB4BCA">
              <w:rPr>
                <w:rStyle w:val="Hipervnculo"/>
                <w:noProof/>
              </w:rPr>
              <w:t>Ilustración 4: Adafruit Feather RP2040</w:t>
            </w:r>
            <w:r w:rsidR="005253F0">
              <w:rPr>
                <w:noProof/>
                <w:webHidden/>
              </w:rPr>
              <w:tab/>
            </w:r>
            <w:r w:rsidR="005253F0">
              <w:rPr>
                <w:noProof/>
                <w:webHidden/>
              </w:rPr>
              <w:fldChar w:fldCharType="begin"/>
            </w:r>
            <w:r w:rsidR="005253F0">
              <w:rPr>
                <w:noProof/>
                <w:webHidden/>
              </w:rPr>
              <w:instrText xml:space="preserve"> PAGEREF _Toc151108982 \h </w:instrText>
            </w:r>
            <w:r w:rsidR="005253F0">
              <w:rPr>
                <w:noProof/>
                <w:webHidden/>
              </w:rPr>
            </w:r>
            <w:r w:rsidR="005253F0">
              <w:rPr>
                <w:noProof/>
                <w:webHidden/>
              </w:rPr>
              <w:fldChar w:fldCharType="separate"/>
            </w:r>
            <w:r w:rsidR="005253F0">
              <w:rPr>
                <w:noProof/>
                <w:webHidden/>
              </w:rPr>
              <w:t>6</w:t>
            </w:r>
            <w:r w:rsidR="005253F0">
              <w:rPr>
                <w:noProof/>
                <w:webHidden/>
              </w:rPr>
              <w:fldChar w:fldCharType="end"/>
            </w:r>
          </w:hyperlink>
        </w:p>
        <w:p w14:paraId="2849B2E8" w14:textId="004593B6"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3" w:history="1">
            <w:r w:rsidR="005253F0" w:rsidRPr="00DB4BCA">
              <w:rPr>
                <w:rStyle w:val="Hipervnculo"/>
                <w:noProof/>
                <w:lang w:val="en-US"/>
              </w:rPr>
              <w:t>Ilustración 5: BeagleBone Black Rev C</w:t>
            </w:r>
            <w:r w:rsidR="005253F0">
              <w:rPr>
                <w:noProof/>
                <w:webHidden/>
              </w:rPr>
              <w:tab/>
            </w:r>
            <w:r w:rsidR="005253F0">
              <w:rPr>
                <w:noProof/>
                <w:webHidden/>
              </w:rPr>
              <w:fldChar w:fldCharType="begin"/>
            </w:r>
            <w:r w:rsidR="005253F0">
              <w:rPr>
                <w:noProof/>
                <w:webHidden/>
              </w:rPr>
              <w:instrText xml:space="preserve"> PAGEREF _Toc151108983 \h </w:instrText>
            </w:r>
            <w:r w:rsidR="005253F0">
              <w:rPr>
                <w:noProof/>
                <w:webHidden/>
              </w:rPr>
            </w:r>
            <w:r w:rsidR="005253F0">
              <w:rPr>
                <w:noProof/>
                <w:webHidden/>
              </w:rPr>
              <w:fldChar w:fldCharType="separate"/>
            </w:r>
            <w:r w:rsidR="005253F0">
              <w:rPr>
                <w:noProof/>
                <w:webHidden/>
              </w:rPr>
              <w:t>7</w:t>
            </w:r>
            <w:r w:rsidR="005253F0">
              <w:rPr>
                <w:noProof/>
                <w:webHidden/>
              </w:rPr>
              <w:fldChar w:fldCharType="end"/>
            </w:r>
          </w:hyperlink>
        </w:p>
        <w:p w14:paraId="2E612774" w14:textId="60D3D32F"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4" w:history="1">
            <w:r w:rsidR="005253F0" w:rsidRPr="00DB4BCA">
              <w:rPr>
                <w:rStyle w:val="Hipervnculo"/>
                <w:noProof/>
              </w:rPr>
              <w:t>Ilustración 6: Raspberry Pi 3 Modelo B y sus elementos fundamentales.</w:t>
            </w:r>
            <w:r w:rsidR="005253F0">
              <w:rPr>
                <w:noProof/>
                <w:webHidden/>
              </w:rPr>
              <w:tab/>
            </w:r>
            <w:r w:rsidR="005253F0">
              <w:rPr>
                <w:noProof/>
                <w:webHidden/>
              </w:rPr>
              <w:fldChar w:fldCharType="begin"/>
            </w:r>
            <w:r w:rsidR="005253F0">
              <w:rPr>
                <w:noProof/>
                <w:webHidden/>
              </w:rPr>
              <w:instrText xml:space="preserve"> PAGEREF _Toc151108984 \h </w:instrText>
            </w:r>
            <w:r w:rsidR="005253F0">
              <w:rPr>
                <w:noProof/>
                <w:webHidden/>
              </w:rPr>
            </w:r>
            <w:r w:rsidR="005253F0">
              <w:rPr>
                <w:noProof/>
                <w:webHidden/>
              </w:rPr>
              <w:fldChar w:fldCharType="separate"/>
            </w:r>
            <w:r w:rsidR="005253F0">
              <w:rPr>
                <w:noProof/>
                <w:webHidden/>
              </w:rPr>
              <w:t>8</w:t>
            </w:r>
            <w:r w:rsidR="005253F0">
              <w:rPr>
                <w:noProof/>
                <w:webHidden/>
              </w:rPr>
              <w:fldChar w:fldCharType="end"/>
            </w:r>
          </w:hyperlink>
        </w:p>
        <w:p w14:paraId="60335751" w14:textId="37273D51"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5" w:history="1">
            <w:r w:rsidR="005253F0" w:rsidRPr="00DB4BCA">
              <w:rPr>
                <w:rStyle w:val="Hipervnculo"/>
                <w:noProof/>
              </w:rPr>
              <w:t>Ilustración 7: ESP32 y sus pines GPIO</w:t>
            </w:r>
            <w:r w:rsidR="005253F0">
              <w:rPr>
                <w:noProof/>
                <w:webHidden/>
              </w:rPr>
              <w:tab/>
            </w:r>
            <w:r w:rsidR="005253F0">
              <w:rPr>
                <w:noProof/>
                <w:webHidden/>
              </w:rPr>
              <w:fldChar w:fldCharType="begin"/>
            </w:r>
            <w:r w:rsidR="005253F0">
              <w:rPr>
                <w:noProof/>
                <w:webHidden/>
              </w:rPr>
              <w:instrText xml:space="preserve"> PAGEREF _Toc151108985 \h </w:instrText>
            </w:r>
            <w:r w:rsidR="005253F0">
              <w:rPr>
                <w:noProof/>
                <w:webHidden/>
              </w:rPr>
            </w:r>
            <w:r w:rsidR="005253F0">
              <w:rPr>
                <w:noProof/>
                <w:webHidden/>
              </w:rPr>
              <w:fldChar w:fldCharType="separate"/>
            </w:r>
            <w:r w:rsidR="005253F0">
              <w:rPr>
                <w:noProof/>
                <w:webHidden/>
              </w:rPr>
              <w:t>10</w:t>
            </w:r>
            <w:r w:rsidR="005253F0">
              <w:rPr>
                <w:noProof/>
                <w:webHidden/>
              </w:rPr>
              <w:fldChar w:fldCharType="end"/>
            </w:r>
          </w:hyperlink>
        </w:p>
        <w:p w14:paraId="2CA9B7E3" w14:textId="259D2512"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6" w:history="1">
            <w:r w:rsidR="005253F0" w:rsidRPr="00DB4BCA">
              <w:rPr>
                <w:rStyle w:val="Hipervnculo"/>
                <w:noProof/>
              </w:rPr>
              <w:t>Ilustración 8: Sensor de espectroscopía SparkFun Triad -AS7265x</w:t>
            </w:r>
            <w:r w:rsidR="005253F0">
              <w:rPr>
                <w:noProof/>
                <w:webHidden/>
              </w:rPr>
              <w:tab/>
            </w:r>
            <w:r w:rsidR="005253F0">
              <w:rPr>
                <w:noProof/>
                <w:webHidden/>
              </w:rPr>
              <w:fldChar w:fldCharType="begin"/>
            </w:r>
            <w:r w:rsidR="005253F0">
              <w:rPr>
                <w:noProof/>
                <w:webHidden/>
              </w:rPr>
              <w:instrText xml:space="preserve"> PAGEREF _Toc151108986 \h </w:instrText>
            </w:r>
            <w:r w:rsidR="005253F0">
              <w:rPr>
                <w:noProof/>
                <w:webHidden/>
              </w:rPr>
            </w:r>
            <w:r w:rsidR="005253F0">
              <w:rPr>
                <w:noProof/>
                <w:webHidden/>
              </w:rPr>
              <w:fldChar w:fldCharType="separate"/>
            </w:r>
            <w:r w:rsidR="005253F0">
              <w:rPr>
                <w:noProof/>
                <w:webHidden/>
              </w:rPr>
              <w:t>12</w:t>
            </w:r>
            <w:r w:rsidR="005253F0">
              <w:rPr>
                <w:noProof/>
                <w:webHidden/>
              </w:rPr>
              <w:fldChar w:fldCharType="end"/>
            </w:r>
          </w:hyperlink>
        </w:p>
        <w:p w14:paraId="060043CE" w14:textId="32F2B209"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7" w:history="1">
            <w:r w:rsidR="005253F0" w:rsidRPr="00DB4BCA">
              <w:rPr>
                <w:rStyle w:val="Hipervnculo"/>
                <w:noProof/>
              </w:rPr>
              <w:t>Ilustración 9: Protocolo I2C</w:t>
            </w:r>
            <w:r w:rsidR="005253F0">
              <w:rPr>
                <w:noProof/>
                <w:webHidden/>
              </w:rPr>
              <w:tab/>
            </w:r>
            <w:r w:rsidR="005253F0">
              <w:rPr>
                <w:noProof/>
                <w:webHidden/>
              </w:rPr>
              <w:fldChar w:fldCharType="begin"/>
            </w:r>
            <w:r w:rsidR="005253F0">
              <w:rPr>
                <w:noProof/>
                <w:webHidden/>
              </w:rPr>
              <w:instrText xml:space="preserve"> PAGEREF _Toc151108987 \h </w:instrText>
            </w:r>
            <w:r w:rsidR="005253F0">
              <w:rPr>
                <w:noProof/>
                <w:webHidden/>
              </w:rPr>
            </w:r>
            <w:r w:rsidR="005253F0">
              <w:rPr>
                <w:noProof/>
                <w:webHidden/>
              </w:rPr>
              <w:fldChar w:fldCharType="separate"/>
            </w:r>
            <w:r w:rsidR="005253F0">
              <w:rPr>
                <w:noProof/>
                <w:webHidden/>
              </w:rPr>
              <w:t>14</w:t>
            </w:r>
            <w:r w:rsidR="005253F0">
              <w:rPr>
                <w:noProof/>
                <w:webHidden/>
              </w:rPr>
              <w:fldChar w:fldCharType="end"/>
            </w:r>
          </w:hyperlink>
        </w:p>
        <w:p w14:paraId="5335DC20" w14:textId="15B6A7E5"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8" w:history="1">
            <w:r w:rsidR="005253F0" w:rsidRPr="00DB4BCA">
              <w:rPr>
                <w:rStyle w:val="Hipervnculo"/>
                <w:noProof/>
              </w:rPr>
              <w:t>Ilustración 10: Logotipo Python</w:t>
            </w:r>
            <w:r w:rsidR="005253F0">
              <w:rPr>
                <w:noProof/>
                <w:webHidden/>
              </w:rPr>
              <w:tab/>
            </w:r>
            <w:r w:rsidR="005253F0">
              <w:rPr>
                <w:noProof/>
                <w:webHidden/>
              </w:rPr>
              <w:fldChar w:fldCharType="begin"/>
            </w:r>
            <w:r w:rsidR="005253F0">
              <w:rPr>
                <w:noProof/>
                <w:webHidden/>
              </w:rPr>
              <w:instrText xml:space="preserve"> PAGEREF _Toc151108988 \h </w:instrText>
            </w:r>
            <w:r w:rsidR="005253F0">
              <w:rPr>
                <w:noProof/>
                <w:webHidden/>
              </w:rPr>
            </w:r>
            <w:r w:rsidR="005253F0">
              <w:rPr>
                <w:noProof/>
                <w:webHidden/>
              </w:rPr>
              <w:fldChar w:fldCharType="separate"/>
            </w:r>
            <w:r w:rsidR="005253F0">
              <w:rPr>
                <w:noProof/>
                <w:webHidden/>
              </w:rPr>
              <w:t>15</w:t>
            </w:r>
            <w:r w:rsidR="005253F0">
              <w:rPr>
                <w:noProof/>
                <w:webHidden/>
              </w:rPr>
              <w:fldChar w:fldCharType="end"/>
            </w:r>
          </w:hyperlink>
        </w:p>
        <w:p w14:paraId="544A8A7F" w14:textId="007AB3C6"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89" w:history="1">
            <w:r w:rsidR="005253F0" w:rsidRPr="00DB4BCA">
              <w:rPr>
                <w:rStyle w:val="Hipervnculo"/>
                <w:noProof/>
              </w:rPr>
              <w:t>Ilustración 11: Neurona Biológica</w:t>
            </w:r>
            <w:r w:rsidR="005253F0">
              <w:rPr>
                <w:noProof/>
                <w:webHidden/>
              </w:rPr>
              <w:tab/>
            </w:r>
            <w:r w:rsidR="005253F0">
              <w:rPr>
                <w:noProof/>
                <w:webHidden/>
              </w:rPr>
              <w:fldChar w:fldCharType="begin"/>
            </w:r>
            <w:r w:rsidR="005253F0">
              <w:rPr>
                <w:noProof/>
                <w:webHidden/>
              </w:rPr>
              <w:instrText xml:space="preserve"> PAGEREF _Toc151108989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4AAFFFEE" w14:textId="52AEA951"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90" w:history="1">
            <w:r w:rsidR="005253F0" w:rsidRPr="00DB4BCA">
              <w:rPr>
                <w:rStyle w:val="Hipervnculo"/>
                <w:noProof/>
              </w:rPr>
              <w:t xml:space="preserve">Ilustración 12: Neurona </w:t>
            </w:r>
            <w:r w:rsidR="005253F0" w:rsidRPr="00DB4BCA">
              <w:rPr>
                <w:rStyle w:val="Hipervnculo"/>
                <w:rFonts w:cs="Arial"/>
                <w:noProof/>
              </w:rPr>
              <w:t>McCulloch- Pitts</w:t>
            </w:r>
            <w:r w:rsidR="005253F0">
              <w:rPr>
                <w:noProof/>
                <w:webHidden/>
              </w:rPr>
              <w:tab/>
            </w:r>
            <w:r w:rsidR="005253F0">
              <w:rPr>
                <w:noProof/>
                <w:webHidden/>
              </w:rPr>
              <w:fldChar w:fldCharType="begin"/>
            </w:r>
            <w:r w:rsidR="005253F0">
              <w:rPr>
                <w:noProof/>
                <w:webHidden/>
              </w:rPr>
              <w:instrText xml:space="preserve"> PAGEREF _Toc151108990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5CFA2679" w14:textId="7BCDFDA0"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91" w:history="1">
            <w:r w:rsidR="005253F0" w:rsidRPr="00DB4BCA">
              <w:rPr>
                <w:rStyle w:val="Hipervnculo"/>
                <w:noProof/>
              </w:rPr>
              <w:t>Ilustración 13: Neurona Artificial</w:t>
            </w:r>
            <w:r w:rsidR="005253F0">
              <w:rPr>
                <w:noProof/>
                <w:webHidden/>
              </w:rPr>
              <w:tab/>
            </w:r>
            <w:r w:rsidR="005253F0">
              <w:rPr>
                <w:noProof/>
                <w:webHidden/>
              </w:rPr>
              <w:fldChar w:fldCharType="begin"/>
            </w:r>
            <w:r w:rsidR="005253F0">
              <w:rPr>
                <w:noProof/>
                <w:webHidden/>
              </w:rPr>
              <w:instrText xml:space="preserve"> PAGEREF _Toc151108991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03A2E812" w14:textId="45F5ED89" w:rsidR="005253F0" w:rsidRDefault="00082B24">
          <w:pPr>
            <w:pStyle w:val="TDC1"/>
            <w:tabs>
              <w:tab w:val="right" w:leader="dot" w:pos="8494"/>
            </w:tabs>
            <w:rPr>
              <w:rFonts w:asciiTheme="minorHAnsi" w:eastAsiaTheme="minorEastAsia" w:hAnsiTheme="minorHAnsi"/>
              <w:noProof/>
              <w:sz w:val="22"/>
              <w:lang w:val="es-CU" w:eastAsia="es-CU"/>
            </w:rPr>
          </w:pPr>
          <w:hyperlink w:anchor="_Toc151108992" w:history="1">
            <w:r w:rsidR="005253F0" w:rsidRPr="00DB4BCA">
              <w:rPr>
                <w:rStyle w:val="Hipervnculo"/>
                <w:noProof/>
              </w:rPr>
              <w:t>Ilustración 14: Red Neuronal Multicapa</w:t>
            </w:r>
            <w:r w:rsidR="005253F0">
              <w:rPr>
                <w:noProof/>
                <w:webHidden/>
              </w:rPr>
              <w:tab/>
            </w:r>
            <w:r w:rsidR="005253F0">
              <w:rPr>
                <w:noProof/>
                <w:webHidden/>
              </w:rPr>
              <w:fldChar w:fldCharType="begin"/>
            </w:r>
            <w:r w:rsidR="005253F0">
              <w:rPr>
                <w:noProof/>
                <w:webHidden/>
              </w:rPr>
              <w:instrText xml:space="preserve"> PAGEREF _Toc151108992 \h </w:instrText>
            </w:r>
            <w:r w:rsidR="005253F0">
              <w:rPr>
                <w:noProof/>
                <w:webHidden/>
              </w:rPr>
            </w:r>
            <w:r w:rsidR="005253F0">
              <w:rPr>
                <w:noProof/>
                <w:webHidden/>
              </w:rPr>
              <w:fldChar w:fldCharType="separate"/>
            </w:r>
            <w:r w:rsidR="005253F0">
              <w:rPr>
                <w:noProof/>
                <w:webHidden/>
              </w:rPr>
              <w:t>16</w:t>
            </w:r>
            <w:r w:rsidR="005253F0">
              <w:rPr>
                <w:noProof/>
                <w:webHidden/>
              </w:rPr>
              <w:fldChar w:fldCharType="end"/>
            </w:r>
          </w:hyperlink>
        </w:p>
        <w:p w14:paraId="643CBEB8" w14:textId="39C7B735"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108951"/>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7A43B0D3" w:rsidR="007F5564" w:rsidRDefault="00082B24">
          <w:pPr>
            <w:pStyle w:val="TDC1"/>
            <w:tabs>
              <w:tab w:val="right" w:leader="dot" w:pos="8494"/>
            </w:tabs>
            <w:rPr>
              <w:noProof/>
            </w:rPr>
          </w:pPr>
          <w:hyperlink w:anchor="_Toc151024767" w:history="1">
            <w:r w:rsidR="007F5564" w:rsidRPr="00633E57">
              <w:rPr>
                <w:rStyle w:val="Hipervnculo"/>
                <w:noProof/>
              </w:rPr>
              <w:t>Esquema 2: Arquitectura basada en URL de Django</w:t>
            </w:r>
            <w:r w:rsidR="007F5564">
              <w:rPr>
                <w:noProof/>
                <w:webHidden/>
              </w:rPr>
              <w:tab/>
            </w:r>
            <w:r w:rsidR="007F5564">
              <w:rPr>
                <w:noProof/>
                <w:webHidden/>
              </w:rPr>
              <w:fldChar w:fldCharType="begin"/>
            </w:r>
            <w:r w:rsidR="007F5564">
              <w:rPr>
                <w:noProof/>
                <w:webHidden/>
              </w:rPr>
              <w:instrText xml:space="preserve"> PAGEREF _Toc151024767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11E389C3" w14:textId="6128C219" w:rsidR="007B3D27" w:rsidRDefault="007B3D27" w:rsidP="007B3D27"/>
        <w:p w14:paraId="73AB2520" w14:textId="61411B89" w:rsidR="007B3D27" w:rsidRDefault="007B3D27" w:rsidP="007B3D27"/>
        <w:p w14:paraId="19CA4C42" w14:textId="77777777" w:rsidR="007B3D27" w:rsidRPr="007B3D27" w:rsidRDefault="007B3D27" w:rsidP="007B3D27"/>
        <w:p w14:paraId="2F7CF340" w14:textId="77777777" w:rsidR="007B3D27" w:rsidRDefault="000D281F" w:rsidP="007B3D27">
          <w:pPr>
            <w:pStyle w:val="Ttulo1"/>
            <w:rPr>
              <w:rStyle w:val="Ttulo1Car"/>
            </w:rPr>
          </w:pPr>
          <w:r>
            <w:fldChar w:fldCharType="end"/>
          </w:r>
          <w:bookmarkStart w:id="4" w:name="_Toc152241108"/>
          <w:r w:rsidR="007B3D27">
            <w:rPr>
              <w:rStyle w:val="Ttulo1Car"/>
            </w:rPr>
            <w:t>Gráficos</w:t>
          </w:r>
          <w:bookmarkEnd w:id="4"/>
        </w:p>
        <w:p w14:paraId="65F9EAF8" w14:textId="2B0B312A" w:rsidR="004E1574" w:rsidRPr="000D281F" w:rsidRDefault="007B3D27" w:rsidP="007B3D27">
          <w:r>
            <w:fldChar w:fldCharType="begin"/>
          </w:r>
          <w:r>
            <w:instrText xml:space="preserve"> TOC \h \z \t "Gráfico;1" </w:instrText>
          </w:r>
          <w:r>
            <w:fldChar w:fldCharType="separate"/>
          </w:r>
          <w:r>
            <w:rPr>
              <w:b/>
              <w:bCs/>
              <w:noProof/>
            </w:rPr>
            <w:t>No se encontraron entradas de tabla de contenido.</w:t>
          </w:r>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5" w:name="_Toc151108952"/>
      <w:r>
        <w:rPr>
          <w:lang w:val="es-ES"/>
        </w:rPr>
        <w:t>Glosario de Términos:</w:t>
      </w:r>
      <w:bookmarkEnd w:id="5"/>
    </w:p>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lastRenderedPageBreak/>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193721BB" w14:textId="2B191CAA" w:rsidR="00CB1478" w:rsidRPr="00CB1478" w:rsidRDefault="0023340B" w:rsidP="00CB1478">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6EBA1F95" w14:textId="2ACC9072" w:rsidR="00B24436" w:rsidRPr="00B24436" w:rsidRDefault="00B24436" w:rsidP="00B24436">
      <w:pPr>
        <w:pStyle w:val="NormalWeb"/>
        <w:numPr>
          <w:ilvl w:val="0"/>
          <w:numId w:val="4"/>
        </w:numPr>
        <w:rPr>
          <w:rFonts w:ascii="Arial" w:hAnsi="Arial" w:cs="Arial"/>
        </w:rPr>
      </w:pPr>
      <w:r w:rsidRPr="00B24436">
        <w:rPr>
          <w:rFonts w:ascii="Arial" w:hAnsi="Arial" w:cs="Arial"/>
        </w:rPr>
        <w:t>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739D5D7A" w:rsidR="00B24436" w:rsidRPr="00B24436" w:rsidRDefault="00B24436" w:rsidP="00B24436">
      <w:pPr>
        <w:pStyle w:val="NormalWeb"/>
        <w:numPr>
          <w:ilvl w:val="0"/>
          <w:numId w:val="4"/>
        </w:numPr>
        <w:rPr>
          <w:rFonts w:ascii="Arial" w:hAnsi="Arial" w:cs="Arial"/>
        </w:rPr>
      </w:pPr>
      <w:r w:rsidRPr="00B24436">
        <w:rPr>
          <w:rFonts w:ascii="Arial" w:hAnsi="Arial" w:cs="Arial"/>
        </w:rPr>
        <w:t>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70A19C38" w:rsidR="00B24436" w:rsidRPr="00B24436" w:rsidRDefault="00B24436" w:rsidP="00B24436">
      <w:pPr>
        <w:pStyle w:val="NormalWeb"/>
        <w:numPr>
          <w:ilvl w:val="0"/>
          <w:numId w:val="4"/>
        </w:numPr>
        <w:rPr>
          <w:rFonts w:ascii="Arial" w:hAnsi="Arial" w:cs="Arial"/>
        </w:rPr>
      </w:pPr>
      <w:r w:rsidRPr="00B24436">
        <w:rPr>
          <w:rFonts w:ascii="Arial" w:hAnsi="Arial" w:cs="Arial"/>
        </w:rPr>
        <w:t>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3ECC3F44"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77A078E2" w:rsidR="00B24436" w:rsidRPr="00B24436" w:rsidRDefault="00B24436" w:rsidP="00B24436">
      <w:pPr>
        <w:pStyle w:val="NormalWeb"/>
        <w:numPr>
          <w:ilvl w:val="0"/>
          <w:numId w:val="4"/>
        </w:numPr>
        <w:rPr>
          <w:rFonts w:ascii="Arial" w:hAnsi="Arial" w:cs="Arial"/>
        </w:rPr>
      </w:pPr>
      <w:r w:rsidRPr="00B24436">
        <w:rPr>
          <w:rFonts w:ascii="Arial" w:hAnsi="Arial" w:cs="Arial"/>
        </w:rPr>
        <w:t>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5DB4DF90"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13D025D4" w:rsidR="00B24436" w:rsidRPr="00B24436" w:rsidRDefault="00B24436" w:rsidP="00B24436">
      <w:pPr>
        <w:pStyle w:val="NormalWeb"/>
        <w:numPr>
          <w:ilvl w:val="0"/>
          <w:numId w:val="4"/>
        </w:numPr>
        <w:rPr>
          <w:rFonts w:ascii="Arial" w:hAnsi="Arial" w:cs="Arial"/>
        </w:rPr>
      </w:pPr>
      <w:r w:rsidRPr="00B24436">
        <w:rPr>
          <w:rFonts w:ascii="Arial" w:hAnsi="Arial" w:cs="Arial"/>
        </w:rPr>
        <w:t>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6A6D8614" w:rsidR="00B24436" w:rsidRPr="00B24436" w:rsidRDefault="00B24436" w:rsidP="00B24436">
      <w:pPr>
        <w:pStyle w:val="NormalWeb"/>
        <w:numPr>
          <w:ilvl w:val="0"/>
          <w:numId w:val="4"/>
        </w:numPr>
        <w:rPr>
          <w:rFonts w:ascii="Arial" w:hAnsi="Arial" w:cs="Arial"/>
        </w:rPr>
      </w:pPr>
      <w:r w:rsidRPr="00B24436">
        <w:rPr>
          <w:rFonts w:ascii="Arial" w:hAnsi="Arial" w:cs="Arial"/>
        </w:rPr>
        <w:t>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42DB7DB"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00C4C35F" w:rsidR="00B24436" w:rsidRPr="00B24436" w:rsidRDefault="00B24436" w:rsidP="00B24436">
      <w:pPr>
        <w:pStyle w:val="NormalWeb"/>
        <w:numPr>
          <w:ilvl w:val="0"/>
          <w:numId w:val="4"/>
        </w:numPr>
        <w:rPr>
          <w:rFonts w:ascii="Arial" w:hAnsi="Arial" w:cs="Arial"/>
        </w:rPr>
      </w:pPr>
      <w:r w:rsidRPr="00B24436">
        <w:rPr>
          <w:rFonts w:ascii="Arial" w:hAnsi="Arial" w:cs="Arial"/>
        </w:rPr>
        <w:t>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lastRenderedPageBreak/>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6" w:name="_Toc151108953"/>
      <w:r>
        <w:rPr>
          <w:b/>
          <w:bCs/>
          <w:sz w:val="28"/>
          <w:szCs w:val="28"/>
        </w:rPr>
        <w:t>CAPÍTULO II – “MATERIALES Y MÉTODOS”</w:t>
      </w:r>
      <w:bookmarkEnd w:id="6"/>
    </w:p>
    <w:p w14:paraId="6705000E" w14:textId="71AA861A" w:rsidR="003D4733" w:rsidRDefault="00236CF0" w:rsidP="002E3950">
      <w:pPr>
        <w:pStyle w:val="Ttulo2"/>
        <w:rPr>
          <w:rFonts w:ascii="Arial" w:hAnsi="Arial" w:cs="Arial"/>
          <w:bCs/>
          <w:sz w:val="28"/>
          <w:szCs w:val="28"/>
        </w:rPr>
      </w:pPr>
      <w:bookmarkStart w:id="7" w:name="_Toc151108954"/>
      <w:r w:rsidRPr="001E3AC4">
        <w:rPr>
          <w:rFonts w:ascii="Arial" w:hAnsi="Arial" w:cs="Arial"/>
          <w:bCs/>
          <w:sz w:val="24"/>
          <w:szCs w:val="24"/>
        </w:rPr>
        <w:t xml:space="preserve">2.1 </w:t>
      </w:r>
      <w:r w:rsidRPr="001E3AC4">
        <w:rPr>
          <w:rFonts w:ascii="Arial" w:hAnsi="Arial" w:cs="Arial"/>
          <w:bCs/>
          <w:sz w:val="28"/>
          <w:szCs w:val="28"/>
        </w:rPr>
        <w:t>Hardware</w:t>
      </w:r>
      <w:bookmarkEnd w:id="7"/>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8" w:name="_Toc151108955"/>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8"/>
    </w:p>
    <w:p w14:paraId="72C7C064" w14:textId="20B2AC12"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w:t>
      </w:r>
      <w:r w:rsidR="00AA101C" w:rsidRPr="007B1F4C">
        <w:rPr>
          <w:rFonts w:cs="Arial"/>
          <w:szCs w:val="24"/>
        </w:rPr>
        <w:lastRenderedPageBreak/>
        <w:t>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4936A9">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4936A9" w:rsidRPr="004936A9">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675CA1EF" w:rsidR="003514F8" w:rsidRDefault="00700048" w:rsidP="003514F8">
      <w:pPr>
        <w:pStyle w:val="NormalWeb"/>
        <w:rPr>
          <w:rFonts w:ascii="Arial" w:hAnsi="Arial" w:cs="Arial"/>
        </w:rPr>
      </w:pPr>
      <w:r w:rsidRPr="00115DAF">
        <w:rPr>
          <w:rFonts w:ascii="Arial" w:hAnsi="Arial" w:cs="Arial"/>
        </w:rPr>
        <w:t>Más allá de los componentes internos, todas las placas de desarrollo comparten ciertas funcionalidades básicas como comunicación por USB</w:t>
      </w:r>
      <w:r w:rsidR="00BE4688">
        <w:rPr>
          <w:rFonts w:ascii="Arial" w:hAnsi="Arial" w:cs="Arial"/>
        </w:rPr>
        <w:t xml:space="preserve"> </w:t>
      </w:r>
      <w:r w:rsidR="00AD16D5">
        <w:rPr>
          <w:rFonts w:ascii="Arial" w:hAnsi="Arial" w:cs="Arial"/>
        </w:rPr>
        <w:t>(</w:t>
      </w:r>
      <w:r w:rsidR="00AD16D5" w:rsidRPr="00AD16D5">
        <w:rPr>
          <w:rFonts w:ascii="Arial" w:hAnsi="Arial" w:cs="Arial"/>
        </w:rPr>
        <w:t>Universal Serial Bus</w:t>
      </w:r>
      <w:r w:rsidR="00AD16D5">
        <w:rPr>
          <w:rFonts w:ascii="Arial" w:hAnsi="Arial" w:cs="Arial"/>
        </w:rPr>
        <w:t>)</w:t>
      </w:r>
      <w:r w:rsidR="00BE4688">
        <w:rPr>
          <w:rFonts w:ascii="Arial" w:hAnsi="Arial" w:cs="Arial"/>
        </w:rPr>
        <w:t xml:space="preserve"> o </w:t>
      </w:r>
      <w:proofErr w:type="gramStart"/>
      <w:r w:rsidRPr="00115DAF">
        <w:rPr>
          <w:rFonts w:ascii="Arial" w:hAnsi="Arial" w:cs="Arial"/>
        </w:rPr>
        <w:t>UART</w:t>
      </w:r>
      <w:r w:rsidR="00BE4688">
        <w:rPr>
          <w:rFonts w:ascii="Arial" w:hAnsi="Arial" w:cs="Arial"/>
        </w:rPr>
        <w:t>(</w:t>
      </w:r>
      <w:proofErr w:type="gramEnd"/>
      <w:r w:rsidR="00BE4688" w:rsidRPr="00BE4688">
        <w:rPr>
          <w:rFonts w:ascii="Arial" w:hAnsi="Arial" w:cs="Arial"/>
        </w:rPr>
        <w:t xml:space="preserve">Universal </w:t>
      </w:r>
      <w:proofErr w:type="spellStart"/>
      <w:r w:rsidR="00BE4688" w:rsidRPr="00BE4688">
        <w:rPr>
          <w:rFonts w:ascii="Arial" w:hAnsi="Arial" w:cs="Arial"/>
        </w:rPr>
        <w:t>Asynchronous</w:t>
      </w:r>
      <w:proofErr w:type="spellEnd"/>
      <w:r w:rsidR="00BE4688" w:rsidRPr="00BE4688">
        <w:rPr>
          <w:rFonts w:ascii="Arial" w:hAnsi="Arial" w:cs="Arial"/>
        </w:rPr>
        <w:t xml:space="preserve"> Receiver/</w:t>
      </w:r>
      <w:proofErr w:type="spellStart"/>
      <w:r w:rsidR="00BE4688" w:rsidRPr="00BE4688">
        <w:rPr>
          <w:rFonts w:ascii="Arial" w:hAnsi="Arial" w:cs="Arial"/>
        </w:rPr>
        <w:t>Transmitter</w:t>
      </w:r>
      <w:proofErr w:type="spellEnd"/>
      <w:r w:rsidR="00BE4688">
        <w:rPr>
          <w:rFonts w:cs="Arial"/>
        </w:rPr>
        <w:t>)</w:t>
      </w:r>
      <w:r w:rsidRPr="00115DAF">
        <w:rPr>
          <w:rFonts w:ascii="Arial" w:hAnsi="Arial" w:cs="Arial"/>
        </w:rPr>
        <w:t xml:space="preserve">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3691AC3C" w:rsid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sidR="00765976">
        <w:rPr>
          <w:rFonts w:ascii="Arial" w:hAnsi="Arial" w:cs="Arial"/>
        </w:rPr>
        <w:t>.</w:t>
      </w:r>
    </w:p>
    <w:p w14:paraId="0D895969" w14:textId="7747D962" w:rsidR="00765976" w:rsidRDefault="00765976" w:rsidP="003514F8">
      <w:pPr>
        <w:pStyle w:val="NormalWeb"/>
        <w:rPr>
          <w:rFonts w:ascii="Arial" w:hAnsi="Arial" w:cs="Arial"/>
        </w:rPr>
      </w:pPr>
      <w:r>
        <w:rPr>
          <w:rFonts w:ascii="Arial" w:hAnsi="Arial" w:cs="Arial"/>
        </w:rPr>
        <w:t>Algunas placas de desarrollo:</w:t>
      </w:r>
    </w:p>
    <w:p w14:paraId="15F21037" w14:textId="35BCF214" w:rsidR="00765976" w:rsidRPr="00EA4E9B"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EA4E9B">
        <w:rPr>
          <w:rFonts w:eastAsia="Times New Roman" w:cs="Arial"/>
          <w:szCs w:val="24"/>
          <w:lang w:val="es-CU" w:eastAsia="es-CU"/>
        </w:rPr>
        <w:t>Arduino</w:t>
      </w:r>
    </w:p>
    <w:p w14:paraId="0264D5D7" w14:textId="2C9FC02F"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 xml:space="preserve">Raspberry Pi </w:t>
      </w:r>
    </w:p>
    <w:p w14:paraId="716C53FF" w14:textId="079C9987"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ESP8266/ESP32</w:t>
      </w:r>
    </w:p>
    <w:p w14:paraId="587E85EF" w14:textId="276E32E6" w:rsidR="00765976" w:rsidRPr="00EA4E9B" w:rsidRDefault="00765976" w:rsidP="00EA4E9B">
      <w:pPr>
        <w:pStyle w:val="Prrafodelista"/>
        <w:numPr>
          <w:ilvl w:val="0"/>
          <w:numId w:val="4"/>
        </w:numPr>
        <w:spacing w:before="100" w:beforeAutospacing="1" w:after="100" w:afterAutospacing="1" w:line="240" w:lineRule="auto"/>
        <w:rPr>
          <w:rFonts w:cs="Arial"/>
        </w:rPr>
      </w:pPr>
      <w:proofErr w:type="spellStart"/>
      <w:r w:rsidRPr="00EA4E9B">
        <w:rPr>
          <w:rFonts w:eastAsia="Times New Roman" w:cs="Arial"/>
          <w:szCs w:val="24"/>
          <w:lang w:val="es-CU" w:eastAsia="es-CU"/>
        </w:rPr>
        <w:t>BeagleBone</w:t>
      </w:r>
      <w:proofErr w:type="spellEnd"/>
    </w:p>
    <w:p w14:paraId="51957E5E" w14:textId="77777777" w:rsidR="00E10DC5" w:rsidRDefault="005F697C" w:rsidP="00E10DC5">
      <w:pPr>
        <w:pStyle w:val="NormalWeb"/>
        <w:keepNext/>
        <w:jc w:val="center"/>
      </w:pPr>
      <w:r>
        <w:rPr>
          <w:rFonts w:ascii="Arial" w:hAnsi="Arial" w:cs="Arial"/>
          <w:noProof/>
        </w:rPr>
        <w:lastRenderedPageBreak/>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56750B6" w:rsidR="003109D7" w:rsidRPr="007F5564" w:rsidRDefault="00E10DC5" w:rsidP="007F5564">
      <w:pPr>
        <w:pStyle w:val="Ilustraciones"/>
      </w:pPr>
      <w:bookmarkStart w:id="9" w:name="_Toc151108979"/>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81407E">
        <w:rPr>
          <w:noProof/>
        </w:rPr>
        <w:t>1</w:t>
      </w:r>
      <w:r w:rsidR="004610CC" w:rsidRPr="007F5564">
        <w:fldChar w:fldCharType="end"/>
      </w:r>
      <w:r w:rsidRPr="007F5564">
        <w:t>: Arduino Mega 2560 Rev3</w:t>
      </w:r>
      <w:bookmarkEnd w:id="9"/>
    </w:p>
    <w:p w14:paraId="0B1BA40E" w14:textId="77777777" w:rsidR="004F7D04" w:rsidRDefault="003109D7" w:rsidP="004F7D04">
      <w:pPr>
        <w:keepNext/>
        <w:jc w:val="center"/>
      </w:pPr>
      <w:r>
        <w:rPr>
          <w:noProof/>
        </w:rPr>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2FB52C79" w:rsidR="003109D7" w:rsidRDefault="004F7D04" w:rsidP="004F7D04">
      <w:pPr>
        <w:pStyle w:val="Ilustraciones"/>
        <w:rPr>
          <w:lang w:val="es-CU"/>
        </w:rPr>
      </w:pPr>
      <w:bookmarkStart w:id="10" w:name="_Toc151108980"/>
      <w:r>
        <w:t xml:space="preserve">Ilustración </w:t>
      </w:r>
      <w:r w:rsidR="004610CC">
        <w:fldChar w:fldCharType="begin"/>
      </w:r>
      <w:r w:rsidR="004610CC">
        <w:instrText xml:space="preserve"> SEQ Ilustración \* ARABIC </w:instrText>
      </w:r>
      <w:r w:rsidR="004610CC">
        <w:fldChar w:fldCharType="separate"/>
      </w:r>
      <w:r w:rsidR="0081407E">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10"/>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0D256332" w:rsidR="003109D7" w:rsidRDefault="004F7D04" w:rsidP="004F7D04">
      <w:pPr>
        <w:pStyle w:val="Ilustraciones"/>
      </w:pPr>
      <w:bookmarkStart w:id="11" w:name="_Toc151108981"/>
      <w:r>
        <w:t xml:space="preserve">Ilustración </w:t>
      </w:r>
      <w:r w:rsidR="004610CC">
        <w:fldChar w:fldCharType="begin"/>
      </w:r>
      <w:r w:rsidR="004610CC">
        <w:instrText xml:space="preserve"> SEQ Ilustración \* ARABIC </w:instrText>
      </w:r>
      <w:r w:rsidR="004610CC">
        <w:fldChar w:fldCharType="separate"/>
      </w:r>
      <w:r w:rsidR="0081407E">
        <w:rPr>
          <w:noProof/>
        </w:rPr>
        <w:t>3</w:t>
      </w:r>
      <w:r w:rsidR="004610CC">
        <w:fldChar w:fldCharType="end"/>
      </w:r>
      <w:r>
        <w:t xml:space="preserve">: </w:t>
      </w:r>
      <w:r w:rsidRPr="00C310AC">
        <w:t>Esp-WROMM-32</w:t>
      </w:r>
      <w:bookmarkEnd w:id="11"/>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lastRenderedPageBreak/>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40715BC8" w:rsidR="003109D7" w:rsidRPr="000E2C35" w:rsidRDefault="004F7D04" w:rsidP="004F7D04">
      <w:pPr>
        <w:pStyle w:val="Ilustraciones"/>
        <w:rPr>
          <w:rFonts w:cs="Arial"/>
          <w:lang w:val="en-US"/>
        </w:rPr>
      </w:pPr>
      <w:bookmarkStart w:id="12" w:name="_Toc151108982"/>
      <w:r>
        <w:t xml:space="preserve">Ilustración </w:t>
      </w:r>
      <w:r w:rsidR="004610CC">
        <w:fldChar w:fldCharType="begin"/>
      </w:r>
      <w:r w:rsidR="004610CC">
        <w:instrText xml:space="preserve"> SEQ Ilustración \* ARABIC </w:instrText>
      </w:r>
      <w:r w:rsidR="004610CC">
        <w:fldChar w:fldCharType="separate"/>
      </w:r>
      <w:r w:rsidR="0081407E">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2"/>
    </w:p>
    <w:p w14:paraId="52F336FD" w14:textId="77777777" w:rsidR="004F7D04" w:rsidRDefault="00565802" w:rsidP="004F7D04">
      <w:pPr>
        <w:pStyle w:val="NormalWeb"/>
        <w:keepNext/>
        <w:jc w:val="center"/>
      </w:pPr>
      <w:r>
        <w:rPr>
          <w:rFonts w:ascii="Arial" w:hAnsi="Arial" w:cs="Arial"/>
          <w:noProof/>
        </w:rPr>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0F8FFEB3" w:rsidR="003109D7" w:rsidRDefault="004F7D04" w:rsidP="004F7D04">
      <w:pPr>
        <w:pStyle w:val="Ilustraciones"/>
        <w:rPr>
          <w:lang w:val="en-US"/>
        </w:rPr>
      </w:pPr>
      <w:bookmarkStart w:id="13" w:name="_Toc151108983"/>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81407E">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3"/>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4" w:name="_Toc151108956"/>
      <w:r w:rsidRPr="00960F85">
        <w:rPr>
          <w:rFonts w:ascii="Arial" w:hAnsi="Arial" w:cs="Arial"/>
          <w:lang w:val="en-US"/>
        </w:rPr>
        <w:t>2.1.2 Raspberry Pi 3</w:t>
      </w:r>
      <w:r w:rsidR="006D18D8" w:rsidRPr="00960F85">
        <w:rPr>
          <w:rFonts w:ascii="Arial" w:hAnsi="Arial" w:cs="Arial"/>
          <w:lang w:val="en-US"/>
        </w:rPr>
        <w:t>B</w:t>
      </w:r>
      <w:bookmarkEnd w:id="14"/>
    </w:p>
    <w:p w14:paraId="30460301" w14:textId="71B2E81D"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B608BB">
        <w:t xml:space="preserve"> </w:t>
      </w:r>
      <w:r w:rsidR="00C57356">
        <w:t>(</w:t>
      </w:r>
      <w:r w:rsidR="00C57356" w:rsidRPr="00C57356">
        <w:rPr>
          <w:rFonts w:eastAsia="Times New Roman"/>
          <w:lang w:eastAsia="es-CU"/>
        </w:rPr>
        <w:t>High-</w:t>
      </w:r>
      <w:proofErr w:type="spellStart"/>
      <w:r w:rsidR="00C57356" w:rsidRPr="00C57356">
        <w:rPr>
          <w:rFonts w:eastAsia="Times New Roman"/>
          <w:lang w:eastAsia="es-CU"/>
        </w:rPr>
        <w:t>Definition</w:t>
      </w:r>
      <w:proofErr w:type="spellEnd"/>
      <w:r w:rsidR="00C57356" w:rsidRPr="00C57356">
        <w:rPr>
          <w:rFonts w:eastAsia="Times New Roman"/>
          <w:lang w:eastAsia="es-CU"/>
        </w:rPr>
        <w:t xml:space="preserve"> Multimedia Interface</w:t>
      </w:r>
      <w:r w:rsidR="00C57356">
        <w:rPr>
          <w:rFonts w:eastAsia="Times New Roman"/>
          <w:lang w:eastAsia="es-CU"/>
        </w:rPr>
        <w:t>)</w:t>
      </w:r>
      <w:r w:rsidR="008C13EF">
        <w:t>,</w:t>
      </w:r>
      <w:r w:rsidR="002A433F">
        <w:t xml:space="preserve"> hasta de forma remota mediante </w:t>
      </w:r>
      <w:r w:rsidR="0090023D">
        <w:t>SSH</w:t>
      </w:r>
      <w:r w:rsidR="00B608BB">
        <w:t xml:space="preserve"> </w:t>
      </w:r>
      <w:r w:rsidR="006164EA">
        <w:t>(</w:t>
      </w:r>
      <w:proofErr w:type="spellStart"/>
      <w:r w:rsidR="006164EA" w:rsidRPr="0023340B">
        <w:rPr>
          <w:rFonts w:eastAsia="Times New Roman"/>
          <w:lang w:eastAsia="es-CU"/>
        </w:rPr>
        <w:t>Secure</w:t>
      </w:r>
      <w:proofErr w:type="spellEnd"/>
      <w:r w:rsidR="006164EA" w:rsidRPr="0023340B">
        <w:rPr>
          <w:rFonts w:eastAsia="Times New Roman"/>
          <w:lang w:eastAsia="es-CU"/>
        </w:rPr>
        <w:t xml:space="preserve"> Shell</w:t>
      </w:r>
      <w:r w:rsidR="006164EA">
        <w:rPr>
          <w:rFonts w:eastAsia="Times New Roman"/>
          <w:lang w:eastAsia="es-CU"/>
        </w:rPr>
        <w:t>)</w:t>
      </w:r>
      <w:r w:rsidR="002A433F">
        <w:t xml:space="preserve"> o </w:t>
      </w:r>
      <w:r w:rsidR="009C725E">
        <w:t>VNC</w:t>
      </w:r>
      <w:r w:rsidR="00B608BB">
        <w:t xml:space="preserve"> </w:t>
      </w:r>
      <w:r w:rsidR="006164EA">
        <w:t>(</w:t>
      </w:r>
      <w:r w:rsidR="006164EA" w:rsidRPr="0023340B">
        <w:rPr>
          <w:rFonts w:eastAsia="Times New Roman"/>
          <w:lang w:eastAsia="es-CU"/>
        </w:rPr>
        <w:t>Virtual Network Computing</w:t>
      </w:r>
      <w:r w:rsidR="006164EA">
        <w:rPr>
          <w:rFonts w:eastAsia="Times New Roman"/>
          <w:lang w:eastAsia="es-CU"/>
        </w:rPr>
        <w:t>)</w:t>
      </w:r>
      <w:r w:rsidR="009C725E">
        <w:t xml:space="preserve">.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5DDF13F6"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w:t>
      </w:r>
      <w:r w:rsidR="00CB1478">
        <w:t>ntrada</w:t>
      </w:r>
      <w:r w:rsidR="004C3C5C" w:rsidRPr="002B558B">
        <w:t>/S</w:t>
      </w:r>
      <w:r w:rsidR="00CB1478">
        <w:t>alida</w:t>
      </w:r>
      <w:r w:rsidR="004C3C5C" w:rsidRPr="002B558B">
        <w:t xml:space="preserve">, incluyendo puertos USB, HDMI, Ethernet y </w:t>
      </w:r>
      <w:r w:rsidR="004C3C5C" w:rsidRPr="00E26984">
        <w:t>GPIO</w:t>
      </w:r>
      <w:r w:rsidR="00B608BB">
        <w:t xml:space="preserve"> </w:t>
      </w:r>
      <w:r w:rsidR="00CB1478">
        <w:t>(</w:t>
      </w:r>
      <w:r w:rsidR="00CB1478" w:rsidRPr="00B24436">
        <w:t xml:space="preserve">General </w:t>
      </w:r>
      <w:proofErr w:type="spellStart"/>
      <w:r w:rsidR="00CB1478" w:rsidRPr="00B24436">
        <w:t>Purpose</w:t>
      </w:r>
      <w:proofErr w:type="spellEnd"/>
      <w:r w:rsidR="00CB1478" w:rsidRPr="00B24436">
        <w:t xml:space="preserve"> Input/Output</w:t>
      </w:r>
      <w:r w:rsidR="00CB1478">
        <w:t>)</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4936A9">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4936A9" w:rsidRPr="004936A9">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lastRenderedPageBreak/>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6D3D8F2D"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6DAAACFA" w14:textId="47BAE7EF" w:rsidR="00B608BB" w:rsidRDefault="00B608BB" w:rsidP="004B4961">
      <w:pPr>
        <w:pStyle w:val="Default"/>
      </w:pPr>
    </w:p>
    <w:p w14:paraId="68609211" w14:textId="5BD072A3" w:rsidR="00B608BB" w:rsidRDefault="00B608BB" w:rsidP="004B4961">
      <w:pPr>
        <w:pStyle w:val="Default"/>
      </w:pPr>
    </w:p>
    <w:p w14:paraId="66CAB699" w14:textId="77777777" w:rsidR="00B608BB" w:rsidRDefault="00B608BB" w:rsidP="004B4961">
      <w:pPr>
        <w:pStyle w:val="Default"/>
      </w:pPr>
    </w:p>
    <w:p w14:paraId="01D361C5" w14:textId="255A64BC" w:rsidR="0045563E" w:rsidRDefault="0045563E" w:rsidP="004B4961">
      <w:pPr>
        <w:pStyle w:val="Default"/>
        <w:rPr>
          <w:color w:val="auto"/>
        </w:rPr>
      </w:pPr>
    </w:p>
    <w:p w14:paraId="17D7538C" w14:textId="09CBEE31" w:rsidR="0045563E" w:rsidRDefault="0045563E" w:rsidP="004B4961">
      <w:pPr>
        <w:pStyle w:val="Default"/>
        <w:rPr>
          <w:color w:val="auto"/>
        </w:rPr>
      </w:pPr>
      <w:r>
        <w:rPr>
          <w:color w:val="auto"/>
        </w:rPr>
        <w:t>Algunos parámetros</w:t>
      </w:r>
      <w:r w:rsidR="00B608BB">
        <w:rPr>
          <w:color w:val="auto"/>
        </w:rPr>
        <w:t xml:space="preserve"> a resaltar</w:t>
      </w:r>
      <w:r>
        <w:rPr>
          <w:color w:val="auto"/>
        </w:rPr>
        <w:t xml:space="preserve"> de la </w:t>
      </w:r>
      <w:r w:rsidR="00AC4A07">
        <w:rPr>
          <w:color w:val="auto"/>
        </w:rPr>
        <w:t>R</w:t>
      </w:r>
      <w:r>
        <w:rPr>
          <w:color w:val="auto"/>
        </w:rPr>
        <w:t>a</w:t>
      </w:r>
      <w:r w:rsidR="00AC4A07">
        <w:rPr>
          <w:color w:val="auto"/>
        </w:rPr>
        <w:t>s</w:t>
      </w:r>
      <w:r>
        <w:rPr>
          <w:color w:val="auto"/>
        </w:rPr>
        <w:t>pberry Pi3B:</w:t>
      </w:r>
    </w:p>
    <w:p w14:paraId="6F7D82C6" w14:textId="77777777" w:rsidR="00B608BB" w:rsidRDefault="00B608BB" w:rsidP="004B4961">
      <w:pPr>
        <w:pStyle w:val="Default"/>
        <w:rPr>
          <w:color w:val="auto"/>
        </w:rPr>
      </w:pP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082B24"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082B24"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6079AB26" w14:textId="36A7B403" w:rsidR="00B608BB" w:rsidRPr="004F7D04" w:rsidRDefault="004610CC" w:rsidP="00B608BB">
      <w:pPr>
        <w:pStyle w:val="Tablas"/>
      </w:pPr>
      <w:bookmarkStart w:id="15" w:name="_Toc151024743"/>
      <w:r>
        <w:t xml:space="preserve">Tabla </w:t>
      </w:r>
      <w:r>
        <w:fldChar w:fldCharType="begin"/>
      </w:r>
      <w:r>
        <w:instrText xml:space="preserve"> SEQ Tabla \* ARABIC </w:instrText>
      </w:r>
      <w:r>
        <w:fldChar w:fldCharType="separate"/>
      </w:r>
      <w:r w:rsidR="00102138">
        <w:rPr>
          <w:noProof/>
        </w:rPr>
        <w:t>1</w:t>
      </w:r>
      <w:r>
        <w:fldChar w:fldCharType="end"/>
      </w:r>
      <w:r>
        <w:t>:</w:t>
      </w:r>
      <w:r w:rsidRPr="009218E0">
        <w:t xml:space="preserve"> Parámetros Raspberry Pi3B</w:t>
      </w:r>
      <w:bookmarkEnd w:id="15"/>
    </w:p>
    <w:p w14:paraId="6AF20DC1" w14:textId="77777777" w:rsidR="00B608BB" w:rsidRDefault="00B608BB" w:rsidP="004610CC">
      <w:pPr>
        <w:keepNext/>
        <w:jc w:val="center"/>
      </w:pPr>
    </w:p>
    <w:p w14:paraId="10882B9C" w14:textId="77777777" w:rsidR="00B608BB" w:rsidRDefault="00B608BB" w:rsidP="004610CC">
      <w:pPr>
        <w:keepNext/>
        <w:jc w:val="center"/>
      </w:pPr>
    </w:p>
    <w:p w14:paraId="67F9FF8E" w14:textId="77777777" w:rsidR="00B608BB" w:rsidRDefault="00B608BB" w:rsidP="004610CC">
      <w:pPr>
        <w:keepNext/>
        <w:jc w:val="center"/>
      </w:pPr>
    </w:p>
    <w:p w14:paraId="4BE4297F" w14:textId="52FDA6EF"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2FC2E856" w14:textId="1D043B9D" w:rsidR="002B558B" w:rsidRDefault="004610CC" w:rsidP="0081407E">
      <w:pPr>
        <w:pStyle w:val="Ilustraciones"/>
      </w:pPr>
      <w:bookmarkStart w:id="16" w:name="_Toc151108984"/>
      <w:r>
        <w:t xml:space="preserve">Ilustración </w:t>
      </w:r>
      <w:r>
        <w:fldChar w:fldCharType="begin"/>
      </w:r>
      <w:r>
        <w:instrText xml:space="preserve"> SEQ Ilustración \* ARABIC </w:instrText>
      </w:r>
      <w:r>
        <w:fldChar w:fldCharType="separate"/>
      </w:r>
      <w:r w:rsidR="0081407E">
        <w:rPr>
          <w:noProof/>
        </w:rPr>
        <w:t>6</w:t>
      </w:r>
      <w:r>
        <w:fldChar w:fldCharType="end"/>
      </w:r>
      <w:r>
        <w:t>:</w:t>
      </w:r>
      <w:r w:rsidRPr="00461F82">
        <w:t xml:space="preserve"> Raspberry Pi 3 Modelo B y sus elementos fundamentales.</w:t>
      </w:r>
      <w:bookmarkEnd w:id="16"/>
    </w:p>
    <w:p w14:paraId="2892DA65" w14:textId="77777777" w:rsidR="0081407E" w:rsidRDefault="0081407E" w:rsidP="00322C8A">
      <w:pPr>
        <w:keepNext/>
        <w:jc w:val="center"/>
      </w:pPr>
      <w:r>
        <w:rPr>
          <w:noProof/>
        </w:rPr>
        <w:drawing>
          <wp:inline distT="0" distB="0" distL="0" distR="0" wp14:anchorId="455305E7" wp14:editId="3E3C01D3">
            <wp:extent cx="3185576" cy="311314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94977" cy="3122335"/>
                    </a:xfrm>
                    <a:prstGeom prst="rect">
                      <a:avLst/>
                    </a:prstGeom>
                    <a:noFill/>
                  </pic:spPr>
                </pic:pic>
              </a:graphicData>
            </a:graphic>
          </wp:inline>
        </w:drawing>
      </w:r>
    </w:p>
    <w:p w14:paraId="7B3F5FB9" w14:textId="3A42C886" w:rsidR="0081407E" w:rsidRPr="0081407E" w:rsidRDefault="0081407E" w:rsidP="0081407E">
      <w:pPr>
        <w:pStyle w:val="Ilustraciones"/>
      </w:pPr>
      <w:r>
        <w:t xml:space="preserve">Ilustración </w:t>
      </w:r>
      <w:r>
        <w:fldChar w:fldCharType="begin"/>
      </w:r>
      <w:r>
        <w:instrText xml:space="preserve"> SEQ Ilustración \* ARABIC </w:instrText>
      </w:r>
      <w:r>
        <w:fldChar w:fldCharType="separate"/>
      </w:r>
      <w:r>
        <w:rPr>
          <w:noProof/>
        </w:rPr>
        <w:t>7</w:t>
      </w:r>
      <w:r>
        <w:fldChar w:fldCharType="end"/>
      </w:r>
      <w:r>
        <w:t>: Raspberry 3B PINOUT</w:t>
      </w:r>
    </w:p>
    <w:p w14:paraId="73C90163" w14:textId="25FC3733" w:rsidR="00E90003" w:rsidRDefault="009F08ED" w:rsidP="002E3950">
      <w:pPr>
        <w:pStyle w:val="Ttulo3"/>
        <w:rPr>
          <w:rFonts w:ascii="Arial" w:hAnsi="Arial" w:cs="Arial"/>
          <w:iCs/>
        </w:rPr>
      </w:pPr>
      <w:bookmarkStart w:id="17" w:name="_Toc151108957"/>
      <w:r>
        <w:rPr>
          <w:rFonts w:ascii="Arial" w:hAnsi="Arial" w:cs="Arial"/>
          <w:iCs/>
        </w:rPr>
        <w:t xml:space="preserve">2.1.2 </w:t>
      </w:r>
      <w:r w:rsidR="002B558B">
        <w:rPr>
          <w:rFonts w:ascii="Arial" w:hAnsi="Arial" w:cs="Arial"/>
          <w:iCs/>
        </w:rPr>
        <w:t>ESP-32</w:t>
      </w:r>
      <w:bookmarkEnd w:id="17"/>
    </w:p>
    <w:p w14:paraId="7EA69C94" w14:textId="535A6203"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I</w:t>
      </w:r>
      <w:r w:rsidR="006164EA">
        <w:rPr>
          <w:rFonts w:cs="Arial"/>
          <w:szCs w:val="24"/>
        </w:rPr>
        <w:t>O</w:t>
      </w:r>
      <w:r w:rsidRPr="00B5412E">
        <w:rPr>
          <w:rFonts w:cs="Arial"/>
          <w:szCs w:val="24"/>
        </w:rPr>
        <w:t>T</w:t>
      </w:r>
      <w:r w:rsidR="00B608BB">
        <w:rPr>
          <w:rFonts w:cs="Arial"/>
          <w:szCs w:val="24"/>
        </w:rPr>
        <w:t xml:space="preserve"> </w:t>
      </w:r>
      <w:r w:rsidR="006164EA">
        <w:rPr>
          <w:rFonts w:cs="Arial"/>
          <w:szCs w:val="24"/>
        </w:rPr>
        <w:t>(</w:t>
      </w:r>
      <w:r w:rsidR="006164EA" w:rsidRPr="0023340B">
        <w:rPr>
          <w:rFonts w:eastAsia="Times New Roman" w:cs="Arial"/>
          <w:szCs w:val="24"/>
          <w:lang w:val="es-CU" w:eastAsia="es-CU"/>
        </w:rPr>
        <w:t xml:space="preserve">Internet </w:t>
      </w:r>
      <w:proofErr w:type="spellStart"/>
      <w:r w:rsidR="006164EA" w:rsidRPr="0023340B">
        <w:rPr>
          <w:rFonts w:eastAsia="Times New Roman" w:cs="Arial"/>
          <w:szCs w:val="24"/>
          <w:lang w:val="es-CU" w:eastAsia="es-CU"/>
        </w:rPr>
        <w:t>of</w:t>
      </w:r>
      <w:proofErr w:type="spellEnd"/>
      <w:r w:rsidR="006164EA" w:rsidRPr="0023340B">
        <w:rPr>
          <w:rFonts w:eastAsia="Times New Roman" w:cs="Arial"/>
          <w:szCs w:val="24"/>
          <w:lang w:val="es-CU" w:eastAsia="es-CU"/>
        </w:rPr>
        <w:t xml:space="preserve"> </w:t>
      </w:r>
      <w:proofErr w:type="spellStart"/>
      <w:r w:rsidR="006164EA" w:rsidRPr="0023340B">
        <w:rPr>
          <w:rFonts w:eastAsia="Times New Roman" w:cs="Arial"/>
          <w:szCs w:val="24"/>
          <w:lang w:val="es-CU" w:eastAsia="es-CU"/>
        </w:rPr>
        <w:t>Things</w:t>
      </w:r>
      <w:proofErr w:type="spellEnd"/>
      <w:r w:rsidR="006164EA">
        <w:rPr>
          <w:rFonts w:eastAsia="Times New Roman" w:cs="Arial"/>
          <w:szCs w:val="24"/>
          <w:lang w:val="es-CU" w:eastAsia="es-CU"/>
        </w:rPr>
        <w:t>)</w:t>
      </w:r>
      <w:r w:rsidRPr="00B5412E">
        <w:rPr>
          <w:rFonts w:cs="Arial"/>
          <w:szCs w:val="24"/>
        </w:rPr>
        <w:t xml:space="preserve">. Su capacidad para actualizaciones </w:t>
      </w:r>
      <w:r w:rsidRPr="00B5412E">
        <w:rPr>
          <w:rFonts w:cs="Arial"/>
          <w:szCs w:val="24"/>
        </w:rPr>
        <w:lastRenderedPageBreak/>
        <w:t>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52A274E"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987F8E">
        <w:rPr>
          <w:rFonts w:cs="Arial"/>
          <w:szCs w:val="24"/>
        </w:rPr>
        <w:instrText xml:space="preserve"> ADDIN ZOTERO_ITEM CSL_CITATION {"citationID":"7FqYLiL6","properties":{"formattedCitation":"[3], [4]","plainCitation":"[3], [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987F8E">
        <w:rPr>
          <w:rFonts w:ascii="Segoe UI Emoji" w:hAnsi="Segoe UI Emoji" w:cs="Segoe UI Emoji"/>
          <w:szCs w:val="24"/>
        </w:rPr>
        <w:instrText>✅</w:instrText>
      </w:r>
      <w:r w:rsidR="00987F8E">
        <w:rPr>
          <w:rFonts w:cs="Arial"/>
          <w:szCs w:val="24"/>
        </w:rPr>
        <w:instrText xml:space="preserve"> Industrial ESP32 PLC - Product Range ideal for Internet of Things","URL":"https://www.industrialshields.com/es_ES/industrial-esp32-plc-products-family-ideal-for-iot-solutions","accessed":{"date-parts":[["2023",11,12]]}}},{"id":76,"uris":["http://zotero.org/users/local/VnSabxvy/items/8CZMEMAU"],"itemData":{"id":76,"type":"webpage","title":"PLC ESP32 Múltiples aplicaciones para múltiples sectores – TUPUNATRON","URL":"https://tupunatron.com/plc-esp32-solucion-ideal-para-iot/","accessed":{"date-parts":[["2023",11,12]]}}}],"schema":"https://github.com/citation-style-language/schema/raw/master/csl-citation.json"} </w:instrText>
      </w:r>
      <w:r w:rsidR="00F01099">
        <w:rPr>
          <w:rFonts w:cs="Arial"/>
          <w:szCs w:val="24"/>
        </w:rPr>
        <w:fldChar w:fldCharType="separate"/>
      </w:r>
      <w:r w:rsidR="004936A9" w:rsidRPr="004936A9">
        <w:rPr>
          <w:rFonts w:cs="Arial"/>
        </w:rPr>
        <w:t>[3], [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627B72">
        <w:rPr>
          <w:rFonts w:ascii="Arial" w:hAnsi="Arial" w:cs="Arial"/>
          <w:b/>
        </w:rPr>
        <w:t>Automatización industrial</w:t>
      </w:r>
      <w:r w:rsidRPr="005955CF">
        <w:rPr>
          <w:rFonts w:ascii="Arial" w:hAnsi="Arial" w:cs="Arial"/>
        </w:rPr>
        <w:t xml:space="preserve">: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627B72">
        <w:rPr>
          <w:rFonts w:ascii="Arial" w:hAnsi="Arial" w:cs="Arial"/>
          <w:b/>
        </w:rPr>
        <w:t>Energías renovables</w:t>
      </w:r>
      <w:r w:rsidRPr="005955CF">
        <w:rPr>
          <w:rFonts w:ascii="Arial" w:hAnsi="Arial" w:cs="Arial"/>
        </w:rPr>
        <w:t>: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627B72">
        <w:rPr>
          <w:rFonts w:ascii="Arial" w:hAnsi="Arial" w:cs="Arial"/>
          <w:b/>
        </w:rPr>
        <w:t>Invernaderos</w:t>
      </w:r>
      <w:r w:rsidRPr="005955CF">
        <w:rPr>
          <w:rFonts w:ascii="Arial" w:hAnsi="Arial" w:cs="Arial"/>
        </w:rPr>
        <w:t>: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627B72">
        <w:rPr>
          <w:rFonts w:ascii="Arial" w:hAnsi="Arial" w:cs="Arial"/>
          <w:b/>
        </w:rPr>
        <w:t>Mantenimiento de maquinaria</w:t>
      </w:r>
      <w:r w:rsidRPr="005955CF">
        <w:rPr>
          <w:rFonts w:ascii="Arial" w:hAnsi="Arial" w:cs="Arial"/>
        </w:rPr>
        <w:t>: En la industria, es importante monitorear y controlar elementos críticos en las instalaciones. El ESP32 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627B72">
        <w:rPr>
          <w:rFonts w:ascii="Arial" w:hAnsi="Arial" w:cs="Arial"/>
          <w:b/>
        </w:rPr>
        <w:t>Industria 4.0</w:t>
      </w:r>
      <w:r w:rsidRPr="005955CF">
        <w:rPr>
          <w:rFonts w:ascii="Arial" w:hAnsi="Arial" w:cs="Arial"/>
        </w:rPr>
        <w:t>: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627B72">
        <w:rPr>
          <w:rFonts w:ascii="Arial" w:hAnsi="Arial" w:cs="Arial"/>
          <w:b/>
        </w:rPr>
        <w:t>Logística</w:t>
      </w:r>
      <w:r w:rsidRPr="005955CF">
        <w:rPr>
          <w:rFonts w:ascii="Arial" w:hAnsi="Arial" w:cs="Arial"/>
        </w:rPr>
        <w:t>: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627B72">
        <w:rPr>
          <w:rFonts w:ascii="Arial" w:hAnsi="Arial" w:cs="Arial"/>
          <w:b/>
        </w:rPr>
        <w:t>Industria petrolera y química</w:t>
      </w:r>
      <w:r w:rsidRPr="005955CF">
        <w:rPr>
          <w:rFonts w:ascii="Arial" w:hAnsi="Arial" w:cs="Arial"/>
        </w:rPr>
        <w:t>: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3C55B7F6" w:rsidR="0026189D" w:rsidRPr="00B5412E" w:rsidRDefault="0045563E" w:rsidP="00A8602A">
      <w:pPr>
        <w:rPr>
          <w:rFonts w:cs="Arial"/>
          <w:szCs w:val="24"/>
        </w:rPr>
      </w:pPr>
      <w:r>
        <w:rPr>
          <w:rFonts w:cs="Arial"/>
          <w:szCs w:val="24"/>
          <w:lang w:val="es-CU"/>
        </w:rPr>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987F8E">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1]]}}}],"schema":"https://github.com/citation-style-language/schema/raw/master/csl-citation.json"} </w:instrText>
      </w:r>
      <w:r w:rsidR="00352494" w:rsidRPr="00352494">
        <w:rPr>
          <w:rFonts w:cs="Arial"/>
          <w:szCs w:val="24"/>
        </w:rPr>
        <w:fldChar w:fldCharType="separate"/>
      </w:r>
      <w:r w:rsidR="004936A9" w:rsidRPr="004936A9">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lastRenderedPageBreak/>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568BD373" w:rsidR="00847A83" w:rsidRPr="004610CC" w:rsidRDefault="004610CC" w:rsidP="004610CC">
      <w:pPr>
        <w:pStyle w:val="Tablas"/>
      </w:pPr>
      <w:bookmarkStart w:id="18" w:name="_Toc151024744"/>
      <w:r>
        <w:t xml:space="preserve">Tabla </w:t>
      </w:r>
      <w:r>
        <w:fldChar w:fldCharType="begin"/>
      </w:r>
      <w:r>
        <w:instrText xml:space="preserve"> SEQ Tabla \* ARABIC </w:instrText>
      </w:r>
      <w:r>
        <w:fldChar w:fldCharType="separate"/>
      </w:r>
      <w:r w:rsidR="00102138">
        <w:rPr>
          <w:noProof/>
        </w:rPr>
        <w:t>2</w:t>
      </w:r>
      <w:r>
        <w:fldChar w:fldCharType="end"/>
      </w:r>
      <w:r>
        <w:t>:</w:t>
      </w:r>
      <w:r w:rsidR="00F3667A">
        <w:t xml:space="preserve"> </w:t>
      </w:r>
      <w:r w:rsidRPr="00A933E5">
        <w:t>Parámetros ESP32</w:t>
      </w:r>
      <w:bookmarkEnd w:id="18"/>
    </w:p>
    <w:p w14:paraId="1A3499F8" w14:textId="75D10E9D" w:rsidR="004610CC" w:rsidRDefault="006C4C17" w:rsidP="006C4C17">
      <w:pPr>
        <w:keepNext/>
        <w:jc w:val="center"/>
      </w:pPr>
      <w:r>
        <w:rPr>
          <w:noProof/>
        </w:rPr>
        <w:drawing>
          <wp:inline distT="0" distB="0" distL="0" distR="0" wp14:anchorId="4F991A45" wp14:editId="5D25B3F1">
            <wp:extent cx="5177916" cy="3224164"/>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85082" cy="3228626"/>
                    </a:xfrm>
                    <a:prstGeom prst="rect">
                      <a:avLst/>
                    </a:prstGeom>
                    <a:noFill/>
                  </pic:spPr>
                </pic:pic>
              </a:graphicData>
            </a:graphic>
          </wp:inline>
        </w:drawing>
      </w:r>
    </w:p>
    <w:p w14:paraId="3A3E7CEF" w14:textId="46FC32FB" w:rsidR="00A63F29" w:rsidRDefault="004610CC" w:rsidP="004610CC">
      <w:pPr>
        <w:pStyle w:val="Ilustraciones"/>
        <w:rPr>
          <w:lang w:val="es-CU"/>
        </w:rPr>
      </w:pPr>
      <w:bookmarkStart w:id="19" w:name="_Toc151108985"/>
      <w:r>
        <w:t xml:space="preserve">Ilustración </w:t>
      </w:r>
      <w:r>
        <w:fldChar w:fldCharType="begin"/>
      </w:r>
      <w:r>
        <w:instrText xml:space="preserve"> SEQ Ilustración \* ARABIC </w:instrText>
      </w:r>
      <w:r>
        <w:fldChar w:fldCharType="separate"/>
      </w:r>
      <w:r w:rsidR="0081407E">
        <w:rPr>
          <w:noProof/>
        </w:rPr>
        <w:t>8</w:t>
      </w:r>
      <w:r>
        <w:fldChar w:fldCharType="end"/>
      </w:r>
      <w:r>
        <w:t>:</w:t>
      </w:r>
      <w:r w:rsidR="00F3667A">
        <w:t xml:space="preserve"> </w:t>
      </w:r>
      <w:r w:rsidRPr="00FE1ACF">
        <w:t>ESP32 y sus pines GPIO</w:t>
      </w:r>
      <w:bookmarkEnd w:id="19"/>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20" w:name="_Toc151108958"/>
      <w:r w:rsidRPr="001966CC">
        <w:rPr>
          <w:rFonts w:ascii="Arial" w:hAnsi="Arial" w:cs="Arial"/>
          <w:lang w:val="es-CU"/>
        </w:rPr>
        <w:t>2.1.3 Sensores espectroscópicos</w:t>
      </w:r>
      <w:bookmarkEnd w:id="20"/>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w:t>
      </w:r>
      <w:r w:rsidRPr="001966CC">
        <w:rPr>
          <w:rFonts w:cs="Arial"/>
          <w:color w:val="000000"/>
          <w:szCs w:val="24"/>
          <w:lang w:val="es-CU"/>
        </w:rPr>
        <w:lastRenderedPageBreak/>
        <w:t xml:space="preserve">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versatilidad es especialmente útil en aplicaciones que requieren un análisis detallado y completo de la luz. </w:t>
      </w:r>
    </w:p>
    <w:p w14:paraId="1A8595C0" w14:textId="245D1ABC" w:rsidR="00960F85" w:rsidRDefault="00960F85" w:rsidP="00960F85">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2D773F1" w14:textId="77777777" w:rsidR="00627B72" w:rsidRPr="001966CC" w:rsidRDefault="00627B72" w:rsidP="00960F85">
      <w:pPr>
        <w:autoSpaceDE w:val="0"/>
        <w:autoSpaceDN w:val="0"/>
        <w:adjustRightInd w:val="0"/>
        <w:spacing w:after="0" w:line="240" w:lineRule="auto"/>
        <w:rPr>
          <w:rFonts w:cs="Arial"/>
          <w:color w:val="000000"/>
          <w:szCs w:val="24"/>
          <w:lang w:val="es-CU"/>
        </w:rPr>
      </w:pPr>
    </w:p>
    <w:p w14:paraId="7FD4F1F3" w14:textId="0C50DE16" w:rsidR="00A63F29" w:rsidRPr="007F4C50" w:rsidRDefault="000E2DD9" w:rsidP="002E3950">
      <w:pPr>
        <w:pStyle w:val="Ttulo3"/>
        <w:rPr>
          <w:rFonts w:ascii="Arial" w:hAnsi="Arial" w:cs="Arial"/>
          <w:lang w:val="es-CU"/>
        </w:rPr>
      </w:pPr>
      <w:bookmarkStart w:id="21" w:name="_Toc151108959"/>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1"/>
      <w:r w:rsidR="007F4C50" w:rsidRPr="007F4C50">
        <w:rPr>
          <w:rFonts w:ascii="Arial" w:hAnsi="Arial" w:cs="Arial"/>
          <w:lang w:val="es-CU"/>
        </w:rPr>
        <w:t xml:space="preserve"> </w:t>
      </w:r>
    </w:p>
    <w:p w14:paraId="28C21165" w14:textId="68A3A241"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7E3510" w14:textId="77777777" w:rsidR="00CD3AC6" w:rsidRDefault="00CD3AC6" w:rsidP="007F4C50"/>
    <w:p w14:paraId="4C6E831D" w14:textId="71987823" w:rsidR="00B5337C" w:rsidRDefault="00CD3AC6" w:rsidP="007F4C50">
      <w:pPr>
        <w:rPr>
          <w:rFonts w:cs="Arial"/>
          <w:szCs w:val="24"/>
        </w:rPr>
      </w:pPr>
      <w:r>
        <w:t xml:space="preserve">La comunicación con el sensor AS7265X se realiza a través de </w:t>
      </w:r>
      <w:r w:rsidR="00BE11BC">
        <w:t>los</w:t>
      </w:r>
      <w:r>
        <w:t xml:space="preserve"> protocolo</w:t>
      </w:r>
      <w:r w:rsidR="00BE11BC">
        <w:t>s</w:t>
      </w:r>
      <w:r>
        <w:t xml:space="preserve"> I2C</w:t>
      </w:r>
      <w:r w:rsidR="00DE2B98">
        <w:t xml:space="preserve"> </w:t>
      </w:r>
      <w:r w:rsidR="00CE2B6C">
        <w:t>(</w:t>
      </w:r>
      <w:r w:rsidR="00CE2B6C" w:rsidRPr="00B24436">
        <w:rPr>
          <w:rFonts w:cs="Arial"/>
        </w:rPr>
        <w:t>Inter-</w:t>
      </w:r>
      <w:proofErr w:type="spellStart"/>
      <w:r w:rsidR="00CE2B6C" w:rsidRPr="00B24436">
        <w:rPr>
          <w:rFonts w:cs="Arial"/>
        </w:rPr>
        <w:t>Integrated</w:t>
      </w:r>
      <w:proofErr w:type="spellEnd"/>
      <w:r w:rsidR="00CE2B6C" w:rsidRPr="00B24436">
        <w:rPr>
          <w:rFonts w:cs="Arial"/>
        </w:rPr>
        <w:t xml:space="preserve"> </w:t>
      </w:r>
      <w:proofErr w:type="spellStart"/>
      <w:r w:rsidR="00CE2B6C" w:rsidRPr="00B24436">
        <w:rPr>
          <w:rFonts w:cs="Arial"/>
        </w:rPr>
        <w:t>Circuit</w:t>
      </w:r>
      <w:proofErr w:type="spellEnd"/>
      <w:r w:rsidR="00CE2B6C">
        <w:rPr>
          <w:rFonts w:cs="Arial"/>
        </w:rPr>
        <w:t>)</w:t>
      </w:r>
      <w:r>
        <w:t xml:space="preserve"> o UART. Estos protocolos permiten la transferencia de datos entre </w:t>
      </w:r>
      <w:r w:rsidR="00BE11BC">
        <w:t>las</w:t>
      </w:r>
      <w:r>
        <w:t xml:space="preserve"> placa</w:t>
      </w:r>
      <w:r w:rsidR="00BE11BC">
        <w:t>s</w:t>
      </w:r>
      <w:r>
        <w:t xml:space="preserve"> de desarrollo y el sensor AS7265X</w:t>
      </w:r>
      <w:r w:rsidR="00DE2B98">
        <w:t>.</w:t>
      </w:r>
    </w:p>
    <w:p w14:paraId="046AB866" w14:textId="3F6C3C72" w:rsidR="007F4C50" w:rsidRDefault="007F4C50" w:rsidP="007F4C50">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cs="Arial"/>
          <w:szCs w:val="24"/>
        </w:rPr>
        <w:fldChar w:fldCharType="begin"/>
      </w:r>
      <w:r w:rsidR="004936A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4936A9" w:rsidRPr="004936A9">
        <w:rPr>
          <w:rFonts w:cs="Arial"/>
        </w:rPr>
        <w:t>[6]</w:t>
      </w:r>
      <w:r w:rsidR="008A7207">
        <w:rPr>
          <w:rFonts w:cs="Arial"/>
          <w:szCs w:val="24"/>
        </w:rPr>
        <w:fldChar w:fldCharType="end"/>
      </w:r>
      <w:r w:rsidRPr="007F4C50">
        <w:rPr>
          <w:rFonts w:cs="Arial"/>
          <w:szCs w:val="24"/>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4"/>
        <w:gridCol w:w="2167"/>
        <w:gridCol w:w="2149"/>
        <w:gridCol w:w="2164"/>
      </w:tblGrid>
      <w:tr w:rsidR="00627B72" w:rsidRPr="00627B72" w14:paraId="37B063DF" w14:textId="77777777" w:rsidTr="00632CF0">
        <w:trPr>
          <w:tblHeader/>
          <w:tblCellSpacing w:w="15" w:type="dxa"/>
        </w:trPr>
        <w:tc>
          <w:tcPr>
            <w:tcW w:w="0" w:type="auto"/>
            <w:vAlign w:val="center"/>
            <w:hideMark/>
          </w:tcPr>
          <w:p w14:paraId="0AC7EB4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lastRenderedPageBreak/>
              <w:t>Característica</w:t>
            </w:r>
          </w:p>
        </w:tc>
        <w:tc>
          <w:tcPr>
            <w:tcW w:w="0" w:type="auto"/>
            <w:vAlign w:val="center"/>
            <w:hideMark/>
          </w:tcPr>
          <w:p w14:paraId="329A1B20"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1</w:t>
            </w:r>
          </w:p>
        </w:tc>
        <w:tc>
          <w:tcPr>
            <w:tcW w:w="0" w:type="auto"/>
            <w:vAlign w:val="center"/>
            <w:hideMark/>
          </w:tcPr>
          <w:p w14:paraId="5D0F58A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2</w:t>
            </w:r>
          </w:p>
        </w:tc>
        <w:tc>
          <w:tcPr>
            <w:tcW w:w="0" w:type="auto"/>
            <w:vAlign w:val="center"/>
            <w:hideMark/>
          </w:tcPr>
          <w:p w14:paraId="30C95AE2"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3</w:t>
            </w:r>
          </w:p>
        </w:tc>
      </w:tr>
      <w:tr w:rsidR="00627B72" w:rsidRPr="00627B72" w14:paraId="43EDD9B2" w14:textId="77777777" w:rsidTr="00632CF0">
        <w:trPr>
          <w:tblCellSpacing w:w="15" w:type="dxa"/>
        </w:trPr>
        <w:tc>
          <w:tcPr>
            <w:tcW w:w="0" w:type="auto"/>
            <w:vAlign w:val="center"/>
            <w:hideMark/>
          </w:tcPr>
          <w:p w14:paraId="04F43EB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Longitudes de onda</w:t>
            </w:r>
          </w:p>
        </w:tc>
        <w:tc>
          <w:tcPr>
            <w:tcW w:w="0" w:type="auto"/>
            <w:vAlign w:val="center"/>
            <w:hideMark/>
          </w:tcPr>
          <w:p w14:paraId="291626F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10 nm, 435 nm, 460 nm,</w:t>
            </w:r>
          </w:p>
        </w:tc>
        <w:tc>
          <w:tcPr>
            <w:tcW w:w="0" w:type="auto"/>
            <w:vAlign w:val="center"/>
            <w:hideMark/>
          </w:tcPr>
          <w:p w14:paraId="51E134E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50 nm, 500 nm, 550 nm,</w:t>
            </w:r>
          </w:p>
        </w:tc>
        <w:tc>
          <w:tcPr>
            <w:tcW w:w="0" w:type="auto"/>
            <w:vAlign w:val="center"/>
            <w:hideMark/>
          </w:tcPr>
          <w:p w14:paraId="47B69E90"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610 nm, 680 nm, 730 nm,</w:t>
            </w:r>
          </w:p>
        </w:tc>
      </w:tr>
      <w:tr w:rsidR="00627B72" w:rsidRPr="00627B72" w14:paraId="6F67582F" w14:textId="77777777" w:rsidTr="00632CF0">
        <w:trPr>
          <w:tblCellSpacing w:w="15" w:type="dxa"/>
        </w:trPr>
        <w:tc>
          <w:tcPr>
            <w:tcW w:w="0" w:type="auto"/>
            <w:vAlign w:val="center"/>
            <w:hideMark/>
          </w:tcPr>
          <w:p w14:paraId="16C5644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2DA48668"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85 nm, 510 nm, 535 nm,</w:t>
            </w:r>
          </w:p>
        </w:tc>
        <w:tc>
          <w:tcPr>
            <w:tcW w:w="0" w:type="auto"/>
            <w:vAlign w:val="center"/>
            <w:hideMark/>
          </w:tcPr>
          <w:p w14:paraId="1BC507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70 nm, 600 nm, 650 nm,</w:t>
            </w:r>
          </w:p>
        </w:tc>
        <w:tc>
          <w:tcPr>
            <w:tcW w:w="0" w:type="auto"/>
            <w:vAlign w:val="center"/>
            <w:hideMark/>
          </w:tcPr>
          <w:p w14:paraId="70B874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60 nm, 810 nm, 860 nm,</w:t>
            </w:r>
          </w:p>
        </w:tc>
      </w:tr>
      <w:tr w:rsidR="00627B72" w:rsidRPr="00627B72" w14:paraId="29DC5E7E" w14:textId="77777777" w:rsidTr="00632CF0">
        <w:trPr>
          <w:tblCellSpacing w:w="15" w:type="dxa"/>
        </w:trPr>
        <w:tc>
          <w:tcPr>
            <w:tcW w:w="0" w:type="auto"/>
            <w:vAlign w:val="center"/>
            <w:hideMark/>
          </w:tcPr>
          <w:p w14:paraId="6AAEFB7B"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5F299F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60 nm, 585 nm, 610 nm</w:t>
            </w:r>
          </w:p>
        </w:tc>
        <w:tc>
          <w:tcPr>
            <w:tcW w:w="0" w:type="auto"/>
            <w:vAlign w:val="center"/>
            <w:hideMark/>
          </w:tcPr>
          <w:p w14:paraId="570A65D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00 nm, 730 nm, 760 nm,</w:t>
            </w:r>
          </w:p>
        </w:tc>
        <w:tc>
          <w:tcPr>
            <w:tcW w:w="0" w:type="auto"/>
            <w:vAlign w:val="center"/>
            <w:hideMark/>
          </w:tcPr>
          <w:p w14:paraId="44F298C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900 nm, 940 nm, 980 nm,</w:t>
            </w:r>
          </w:p>
        </w:tc>
      </w:tr>
      <w:tr w:rsidR="00627B72" w:rsidRPr="00627B72" w14:paraId="1EE3EAB4" w14:textId="77777777" w:rsidTr="00632CF0">
        <w:trPr>
          <w:tblCellSpacing w:w="15" w:type="dxa"/>
        </w:trPr>
        <w:tc>
          <w:tcPr>
            <w:tcW w:w="0" w:type="auto"/>
            <w:vAlign w:val="center"/>
            <w:hideMark/>
          </w:tcPr>
          <w:p w14:paraId="0621CA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96F3D05" w14:textId="77777777" w:rsidR="00627B72" w:rsidRPr="00627B72" w:rsidRDefault="00627B72" w:rsidP="00627B72">
            <w:pPr>
              <w:spacing w:after="0" w:line="240" w:lineRule="auto"/>
              <w:rPr>
                <w:rFonts w:ascii="Times New Roman" w:eastAsia="Times New Roman" w:hAnsi="Times New Roman" w:cs="Times New Roman"/>
                <w:sz w:val="20"/>
                <w:szCs w:val="20"/>
                <w:lang w:val="es-CU" w:eastAsia="es-CU"/>
              </w:rPr>
            </w:pPr>
          </w:p>
        </w:tc>
        <w:tc>
          <w:tcPr>
            <w:tcW w:w="0" w:type="auto"/>
            <w:vAlign w:val="center"/>
            <w:hideMark/>
          </w:tcPr>
          <w:p w14:paraId="1B84DB6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810 nm, 860 nm, 900 nm,</w:t>
            </w:r>
          </w:p>
        </w:tc>
        <w:tc>
          <w:tcPr>
            <w:tcW w:w="0" w:type="auto"/>
            <w:vAlign w:val="center"/>
            <w:hideMark/>
          </w:tcPr>
          <w:p w14:paraId="52E10E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r>
      <w:tr w:rsidR="00627B72" w:rsidRPr="00627B72" w14:paraId="121AE5D0" w14:textId="77777777" w:rsidTr="00632CF0">
        <w:trPr>
          <w:tblCellSpacing w:w="15" w:type="dxa"/>
        </w:trPr>
        <w:tc>
          <w:tcPr>
            <w:tcW w:w="0" w:type="auto"/>
            <w:vAlign w:val="center"/>
            <w:hideMark/>
          </w:tcPr>
          <w:p w14:paraId="28AFABC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esolución espectral</w:t>
            </w:r>
          </w:p>
        </w:tc>
        <w:tc>
          <w:tcPr>
            <w:tcW w:w="0" w:type="auto"/>
            <w:vAlign w:val="center"/>
            <w:hideMark/>
          </w:tcPr>
          <w:p w14:paraId="765E71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2 nm</w:t>
            </w:r>
          </w:p>
        </w:tc>
        <w:tc>
          <w:tcPr>
            <w:tcW w:w="0" w:type="auto"/>
            <w:vAlign w:val="center"/>
            <w:hideMark/>
          </w:tcPr>
          <w:p w14:paraId="2039C9A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0 nm</w:t>
            </w:r>
          </w:p>
        </w:tc>
        <w:tc>
          <w:tcPr>
            <w:tcW w:w="0" w:type="auto"/>
            <w:vAlign w:val="center"/>
            <w:hideMark/>
          </w:tcPr>
          <w:p w14:paraId="63FA3D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20 nm</w:t>
            </w:r>
          </w:p>
        </w:tc>
      </w:tr>
      <w:tr w:rsidR="00627B72" w:rsidRPr="00627B72" w14:paraId="3593A774" w14:textId="77777777" w:rsidTr="00632CF0">
        <w:trPr>
          <w:tblCellSpacing w:w="15" w:type="dxa"/>
        </w:trPr>
        <w:tc>
          <w:tcPr>
            <w:tcW w:w="0" w:type="auto"/>
            <w:vAlign w:val="center"/>
            <w:hideMark/>
          </w:tcPr>
          <w:p w14:paraId="2CEF29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nterfaz de comunicación</w:t>
            </w:r>
          </w:p>
        </w:tc>
        <w:tc>
          <w:tcPr>
            <w:tcW w:w="0" w:type="auto"/>
            <w:vAlign w:val="center"/>
            <w:hideMark/>
          </w:tcPr>
          <w:p w14:paraId="6E12B59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5ECD55C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0660406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r>
      <w:tr w:rsidR="00627B72" w:rsidRPr="00082B24" w14:paraId="5595D267" w14:textId="77777777" w:rsidTr="00632CF0">
        <w:trPr>
          <w:tblCellSpacing w:w="15" w:type="dxa"/>
        </w:trPr>
        <w:tc>
          <w:tcPr>
            <w:tcW w:w="0" w:type="auto"/>
            <w:vAlign w:val="center"/>
            <w:hideMark/>
          </w:tcPr>
          <w:p w14:paraId="7C8BE6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ango dinámico</w:t>
            </w:r>
          </w:p>
        </w:tc>
        <w:tc>
          <w:tcPr>
            <w:tcW w:w="0" w:type="auto"/>
            <w:vAlign w:val="center"/>
            <w:hideMark/>
          </w:tcPr>
          <w:p w14:paraId="1E17BDA2"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 xml:space="preserve">6.3 </w:t>
            </w:r>
            <w:proofErr w:type="spellStart"/>
            <w:r w:rsidRPr="00627B72">
              <w:rPr>
                <w:rFonts w:ascii="Times New Roman" w:eastAsia="Times New Roman" w:hAnsi="Times New Roman" w:cs="Times New Roman"/>
                <w:szCs w:val="24"/>
                <w:lang w:val="en-US" w:eastAsia="es-CU"/>
              </w:rPr>
              <w:t>nW</w:t>
            </w:r>
            <w:proofErr w:type="spellEnd"/>
            <w:r w:rsidRPr="00627B72">
              <w:rPr>
                <w:rFonts w:ascii="Times New Roman" w:eastAsia="Times New Roman" w:hAnsi="Times New Roman" w:cs="Times New Roman"/>
                <w:szCs w:val="24"/>
                <w:lang w:val="en-US" w:eastAsia="es-CU"/>
              </w:rPr>
              <w:t>/cm²/nm a 2.5 µW/cm²/nm</w:t>
            </w:r>
          </w:p>
        </w:tc>
        <w:tc>
          <w:tcPr>
            <w:tcW w:w="0" w:type="auto"/>
            <w:vAlign w:val="center"/>
            <w:hideMark/>
          </w:tcPr>
          <w:p w14:paraId="0FD2BB9B"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0.5 µW/cm²/nm a 10 µW/cm²/nm</w:t>
            </w:r>
          </w:p>
        </w:tc>
        <w:tc>
          <w:tcPr>
            <w:tcW w:w="0" w:type="auto"/>
            <w:vAlign w:val="center"/>
            <w:hideMark/>
          </w:tcPr>
          <w:p w14:paraId="2273F54A"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2.5 µW/cm²/nm a 50 µW/cm²/nm</w:t>
            </w:r>
          </w:p>
        </w:tc>
      </w:tr>
      <w:tr w:rsidR="00627B72" w:rsidRPr="00627B72" w14:paraId="32BBC446" w14:textId="77777777" w:rsidTr="00632CF0">
        <w:trPr>
          <w:tblCellSpacing w:w="15" w:type="dxa"/>
        </w:trPr>
        <w:tc>
          <w:tcPr>
            <w:tcW w:w="0" w:type="auto"/>
            <w:vAlign w:val="center"/>
            <w:hideMark/>
          </w:tcPr>
          <w:p w14:paraId="6FB58DE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mperatura de operación</w:t>
            </w:r>
          </w:p>
        </w:tc>
        <w:tc>
          <w:tcPr>
            <w:tcW w:w="0" w:type="auto"/>
            <w:vAlign w:val="center"/>
            <w:hideMark/>
          </w:tcPr>
          <w:p w14:paraId="231305D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2BD3878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6D034D5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r>
      <w:tr w:rsidR="00627B72" w:rsidRPr="00627B72" w14:paraId="60473A70" w14:textId="77777777" w:rsidTr="00632CF0">
        <w:trPr>
          <w:tblCellSpacing w:w="15" w:type="dxa"/>
        </w:trPr>
        <w:tc>
          <w:tcPr>
            <w:tcW w:w="0" w:type="auto"/>
            <w:vAlign w:val="center"/>
            <w:hideMark/>
          </w:tcPr>
          <w:p w14:paraId="686583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nsión de alimentación</w:t>
            </w:r>
          </w:p>
        </w:tc>
        <w:tc>
          <w:tcPr>
            <w:tcW w:w="0" w:type="auto"/>
            <w:vAlign w:val="center"/>
            <w:hideMark/>
          </w:tcPr>
          <w:p w14:paraId="196075F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249A571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500B65A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r>
      <w:tr w:rsidR="00627B72" w:rsidRPr="00627B72" w14:paraId="56A97112" w14:textId="77777777" w:rsidTr="00632CF0">
        <w:trPr>
          <w:tblCellSpacing w:w="15" w:type="dxa"/>
        </w:trPr>
        <w:tc>
          <w:tcPr>
            <w:tcW w:w="0" w:type="auto"/>
            <w:vAlign w:val="center"/>
            <w:hideMark/>
          </w:tcPr>
          <w:p w14:paraId="2799D02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Dimensiones</w:t>
            </w:r>
          </w:p>
        </w:tc>
        <w:tc>
          <w:tcPr>
            <w:tcW w:w="0" w:type="auto"/>
            <w:vAlign w:val="center"/>
            <w:hideMark/>
          </w:tcPr>
          <w:p w14:paraId="52D420F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2F0297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117BD510" w14:textId="77777777" w:rsidR="00627B72" w:rsidRPr="00627B72" w:rsidRDefault="00627B72" w:rsidP="00102138">
            <w:pPr>
              <w:keepNext/>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r>
    </w:tbl>
    <w:p w14:paraId="74C20195" w14:textId="103651B9" w:rsidR="00627B72" w:rsidRDefault="00102138" w:rsidP="00102138">
      <w:pPr>
        <w:pStyle w:val="Tablas"/>
        <w:rPr>
          <w:rFonts w:cs="Arial"/>
          <w:szCs w:val="24"/>
        </w:rPr>
      </w:pPr>
      <w:r>
        <w:t xml:space="preserve">Tabla </w:t>
      </w:r>
      <w:r>
        <w:fldChar w:fldCharType="begin"/>
      </w:r>
      <w:r>
        <w:instrText xml:space="preserve"> SEQ Tabla \* ARABIC </w:instrText>
      </w:r>
      <w:r>
        <w:fldChar w:fldCharType="separate"/>
      </w:r>
      <w:r>
        <w:rPr>
          <w:noProof/>
        </w:rPr>
        <w:t>3</w:t>
      </w:r>
      <w:r>
        <w:fldChar w:fldCharType="end"/>
      </w:r>
      <w:r>
        <w:t>: Características AS7265x</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5FFC61B9" w14:textId="0F2083C8" w:rsidR="003C5787" w:rsidRPr="003C5787" w:rsidRDefault="004610CC" w:rsidP="003C5787">
      <w:pPr>
        <w:pStyle w:val="Ilustraciones"/>
      </w:pPr>
      <w:bookmarkStart w:id="22" w:name="_Toc151108986"/>
      <w:r>
        <w:t xml:space="preserve">Ilustración </w:t>
      </w:r>
      <w:r>
        <w:fldChar w:fldCharType="begin"/>
      </w:r>
      <w:r>
        <w:instrText xml:space="preserve"> SEQ Ilustración \* ARABIC </w:instrText>
      </w:r>
      <w:r>
        <w:fldChar w:fldCharType="separate"/>
      </w:r>
      <w:r w:rsidR="0081407E">
        <w:rPr>
          <w:noProof/>
        </w:rPr>
        <w:t>9</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2"/>
    </w:p>
    <w:p w14:paraId="1F638F9F" w14:textId="3C563DAF" w:rsidR="007F4C50" w:rsidRDefault="003C5787" w:rsidP="00EF3D9A">
      <w:pPr>
        <w:pStyle w:val="Ttulo3"/>
        <w:rPr>
          <w:lang w:val="es-CU"/>
        </w:rPr>
      </w:pPr>
      <w:bookmarkStart w:id="23" w:name="_Toc151108960"/>
      <w:r>
        <w:rPr>
          <w:lang w:val="es-CU"/>
        </w:rPr>
        <w:t>2.</w:t>
      </w:r>
      <w:r w:rsidR="00EF3D9A">
        <w:rPr>
          <w:lang w:val="es-CU"/>
        </w:rPr>
        <w:t>1.</w:t>
      </w:r>
      <w:r w:rsidR="00432885">
        <w:rPr>
          <w:lang w:val="es-CU"/>
        </w:rPr>
        <w:t>5</w:t>
      </w:r>
      <w:r w:rsidR="00EF3D9A">
        <w:rPr>
          <w:lang w:val="es-CU"/>
        </w:rPr>
        <w:t xml:space="preserve"> Protocolo I2C</w:t>
      </w:r>
      <w:bookmarkEnd w:id="23"/>
    </w:p>
    <w:p w14:paraId="08E784A8" w14:textId="77777777" w:rsidR="00B6321F" w:rsidRDefault="00B6321F" w:rsidP="00456BF6"/>
    <w:p w14:paraId="70A57C3B" w14:textId="08002712" w:rsidR="00EF3D9A" w:rsidRDefault="006F4DA9" w:rsidP="00456BF6">
      <w:r>
        <w:t>El protocolo I2C (Inter-</w:t>
      </w:r>
      <w:proofErr w:type="spellStart"/>
      <w:r>
        <w:t>Integrated</w:t>
      </w:r>
      <w:proofErr w:type="spellEnd"/>
      <w:r>
        <w:t xml:space="preserve"> </w:t>
      </w:r>
      <w:proofErr w:type="spellStart"/>
      <w:r>
        <w:t>Circuit</w:t>
      </w:r>
      <w:proofErr w:type="spellEnd"/>
      <w:r>
        <w:t xml:space="preserve">) es un protocolo de comunicación serial utilizado para conectar y controlar dispositivos electrónicos en un sistema. Fue desarrollado por Philips Semiconductor (ahora NXP </w:t>
      </w:r>
      <w:proofErr w:type="spellStart"/>
      <w:r>
        <w:t>Semiconductors</w:t>
      </w:r>
      <w:proofErr w:type="spellEnd"/>
      <w:r>
        <w:t>) en la década de 1980 y se ha convertido en un estándar de la industria.</w:t>
      </w:r>
    </w:p>
    <w:p w14:paraId="0F0283B6" w14:textId="3DDFF753" w:rsidR="00B6321F" w:rsidRDefault="00814E1A" w:rsidP="00456BF6">
      <w:r>
        <w:t>El funcionamiento del protocolo I2C se basa en una comunicación maestro-esclavo, donde un dispositivo maestro controla la comunicación y uno o varios dispositivos esclavos responden a las solicitudes del maestro</w:t>
      </w:r>
    </w:p>
    <w:p w14:paraId="30B555DC" w14:textId="26A00EB6" w:rsidR="00814E1A" w:rsidRPr="00814E1A" w:rsidRDefault="00814E1A" w:rsidP="008D1F2D">
      <w:pPr>
        <w:rPr>
          <w:lang w:val="es-CU" w:eastAsia="es-CU"/>
        </w:rPr>
      </w:pPr>
      <w:r>
        <w:rPr>
          <w:lang w:val="es-CU" w:eastAsia="es-CU"/>
        </w:rPr>
        <w:t>L</w:t>
      </w:r>
      <w:r w:rsidRPr="00814E1A">
        <w:rPr>
          <w:lang w:val="es-CU" w:eastAsia="es-CU"/>
        </w:rPr>
        <w:t>íneas de comunicación: El bus I2C utiliza dos líneas para la comunicación:</w:t>
      </w:r>
    </w:p>
    <w:p w14:paraId="37ABAC18" w14:textId="77777777" w:rsidR="00814E1A" w:rsidRPr="008D1F2D" w:rsidRDefault="00814E1A" w:rsidP="008D1F2D">
      <w:pPr>
        <w:pStyle w:val="Prrafodelista"/>
        <w:numPr>
          <w:ilvl w:val="0"/>
          <w:numId w:val="34"/>
        </w:numPr>
        <w:rPr>
          <w:lang w:val="es-CU" w:eastAsia="es-CU"/>
        </w:rPr>
      </w:pPr>
      <w:r w:rsidRPr="003E3070">
        <w:rPr>
          <w:b/>
          <w:lang w:val="es-CU" w:eastAsia="es-CU"/>
        </w:rPr>
        <w:lastRenderedPageBreak/>
        <w:t>SDA</w:t>
      </w:r>
      <w:r w:rsidRPr="008D1F2D">
        <w:rPr>
          <w:lang w:val="es-CU" w:eastAsia="es-CU"/>
        </w:rPr>
        <w:t xml:space="preserve"> (Serial Data Line): Esta línea se utiliza para la transmisión de datos entre el maestro y los esclavos.</w:t>
      </w:r>
    </w:p>
    <w:p w14:paraId="4FF5E005" w14:textId="65612F5C" w:rsidR="00814E1A" w:rsidRPr="008D1F2D" w:rsidRDefault="00814E1A" w:rsidP="008D1F2D">
      <w:pPr>
        <w:pStyle w:val="Prrafodelista"/>
        <w:numPr>
          <w:ilvl w:val="0"/>
          <w:numId w:val="34"/>
        </w:numPr>
        <w:rPr>
          <w:lang w:val="es-CU" w:eastAsia="es-CU"/>
        </w:rPr>
      </w:pPr>
      <w:r w:rsidRPr="003E3070">
        <w:rPr>
          <w:b/>
          <w:lang w:val="es-CU" w:eastAsia="es-CU"/>
        </w:rPr>
        <w:t>SCL</w:t>
      </w:r>
      <w:r w:rsidRPr="008D1F2D">
        <w:rPr>
          <w:lang w:val="es-CU" w:eastAsia="es-CU"/>
        </w:rPr>
        <w:t xml:space="preserve"> (Serial </w:t>
      </w:r>
      <w:proofErr w:type="spellStart"/>
      <w:r w:rsidRPr="008D1F2D">
        <w:rPr>
          <w:lang w:val="es-CU" w:eastAsia="es-CU"/>
        </w:rPr>
        <w:t>Clock</w:t>
      </w:r>
      <w:proofErr w:type="spellEnd"/>
      <w:r w:rsidRPr="008D1F2D">
        <w:rPr>
          <w:lang w:val="es-CU" w:eastAsia="es-CU"/>
        </w:rPr>
        <w:t xml:space="preserve"> Line): Esta línea se utiliza para sincronizar la comunicación entre el maestro y los esclavos.</w:t>
      </w:r>
    </w:p>
    <w:p w14:paraId="2F398728" w14:textId="77777777" w:rsidR="00814E1A" w:rsidRPr="00814E1A" w:rsidRDefault="00814E1A" w:rsidP="008D1F2D">
      <w:pPr>
        <w:rPr>
          <w:lang w:val="es-CU" w:eastAsia="es-CU"/>
        </w:rPr>
      </w:pPr>
      <w:r w:rsidRPr="00814E1A">
        <w:rPr>
          <w:lang w:val="es-CU" w:eastAsia="es-CU"/>
        </w:rPr>
        <w:t>rama de comunicación: El protocolo I2C utiliza una trama de bits para enviar datos entre el maestro y los esclavos. Algunos de los bits importantes en la trama son:</w:t>
      </w:r>
    </w:p>
    <w:p w14:paraId="4D02DD9A" w14:textId="77777777" w:rsidR="00814E1A" w:rsidRPr="008D1F2D" w:rsidRDefault="00814E1A" w:rsidP="008D1F2D">
      <w:pPr>
        <w:pStyle w:val="Prrafodelista"/>
        <w:numPr>
          <w:ilvl w:val="0"/>
          <w:numId w:val="35"/>
        </w:numPr>
        <w:rPr>
          <w:lang w:val="es-CU" w:eastAsia="es-CU"/>
        </w:rPr>
      </w:pPr>
      <w:r w:rsidRPr="008D1F2D">
        <w:rPr>
          <w:b/>
          <w:lang w:val="es-CU" w:eastAsia="es-CU"/>
        </w:rPr>
        <w:t>Inicio</w:t>
      </w:r>
      <w:r w:rsidRPr="008D1F2D">
        <w:rPr>
          <w:lang w:val="es-CU" w:eastAsia="es-CU"/>
        </w:rPr>
        <w:t xml:space="preserve"> (</w:t>
      </w:r>
      <w:proofErr w:type="spellStart"/>
      <w:r w:rsidRPr="008D1F2D">
        <w:rPr>
          <w:lang w:val="es-CU" w:eastAsia="es-CU"/>
        </w:rPr>
        <w:t>Start</w:t>
      </w:r>
      <w:proofErr w:type="spellEnd"/>
      <w:r w:rsidRPr="008D1F2D">
        <w:rPr>
          <w:lang w:val="es-CU" w:eastAsia="es-CU"/>
        </w:rPr>
        <w:t>): Indica el comienzo de una comunicación.</w:t>
      </w:r>
    </w:p>
    <w:p w14:paraId="01FC2F25" w14:textId="77777777" w:rsidR="00814E1A" w:rsidRPr="008D1F2D" w:rsidRDefault="00814E1A" w:rsidP="008D1F2D">
      <w:pPr>
        <w:pStyle w:val="Prrafodelista"/>
        <w:numPr>
          <w:ilvl w:val="0"/>
          <w:numId w:val="35"/>
        </w:numPr>
        <w:rPr>
          <w:lang w:val="es-CU" w:eastAsia="es-CU"/>
        </w:rPr>
      </w:pPr>
      <w:r w:rsidRPr="008D1F2D">
        <w:rPr>
          <w:b/>
          <w:lang w:val="es-CU" w:eastAsia="es-CU"/>
        </w:rPr>
        <w:t>Parada</w:t>
      </w:r>
      <w:r w:rsidRPr="008D1F2D">
        <w:rPr>
          <w:lang w:val="es-CU" w:eastAsia="es-CU"/>
        </w:rPr>
        <w:t xml:space="preserve"> (Stop): Indica el final de una comunicación.</w:t>
      </w:r>
    </w:p>
    <w:p w14:paraId="42A95BE2" w14:textId="77777777" w:rsidR="00814E1A" w:rsidRPr="008D1F2D" w:rsidRDefault="00814E1A" w:rsidP="008D1F2D">
      <w:pPr>
        <w:pStyle w:val="Prrafodelista"/>
        <w:numPr>
          <w:ilvl w:val="0"/>
          <w:numId w:val="35"/>
        </w:numPr>
        <w:rPr>
          <w:lang w:val="es-CU" w:eastAsia="es-CU"/>
        </w:rPr>
      </w:pPr>
      <w:r w:rsidRPr="008D1F2D">
        <w:rPr>
          <w:b/>
          <w:lang w:val="es-CU" w:eastAsia="es-CU"/>
        </w:rPr>
        <w:t>Confirmación</w:t>
      </w:r>
      <w:r w:rsidRPr="008D1F2D">
        <w:rPr>
          <w:lang w:val="es-CU" w:eastAsia="es-CU"/>
        </w:rPr>
        <w:t xml:space="preserve"> (ACK): Indica que se ha recibido correctamente un dato.</w:t>
      </w:r>
    </w:p>
    <w:p w14:paraId="7636C4D8" w14:textId="77777777" w:rsidR="00814E1A" w:rsidRPr="008D1F2D" w:rsidRDefault="00814E1A" w:rsidP="008D1F2D">
      <w:pPr>
        <w:pStyle w:val="Prrafodelista"/>
        <w:numPr>
          <w:ilvl w:val="0"/>
          <w:numId w:val="35"/>
        </w:numPr>
        <w:rPr>
          <w:lang w:val="es-CU" w:eastAsia="es-CU"/>
        </w:rPr>
      </w:pPr>
      <w:r w:rsidRPr="008D1F2D">
        <w:rPr>
          <w:b/>
          <w:lang w:val="es-CU" w:eastAsia="es-CU"/>
        </w:rPr>
        <w:t>No Confirmación</w:t>
      </w:r>
      <w:r w:rsidRPr="008D1F2D">
        <w:rPr>
          <w:lang w:val="es-CU" w:eastAsia="es-CU"/>
        </w:rPr>
        <w:t xml:space="preserve"> (NACK): Indica que no se ha recibido correctamente un dato.</w:t>
      </w:r>
    </w:p>
    <w:p w14:paraId="2E2A77D9" w14:textId="77777777" w:rsidR="00814E1A" w:rsidRPr="008D1F2D" w:rsidRDefault="00814E1A" w:rsidP="008D1F2D">
      <w:pPr>
        <w:pStyle w:val="Prrafodelista"/>
        <w:numPr>
          <w:ilvl w:val="0"/>
          <w:numId w:val="35"/>
        </w:numPr>
        <w:rPr>
          <w:lang w:val="es-CU" w:eastAsia="es-CU"/>
        </w:rPr>
      </w:pPr>
      <w:r w:rsidRPr="008D1F2D">
        <w:rPr>
          <w:b/>
          <w:lang w:val="es-CU" w:eastAsia="es-CU"/>
        </w:rPr>
        <w:t>Lectura</w:t>
      </w:r>
      <w:r w:rsidRPr="008D1F2D">
        <w:rPr>
          <w:lang w:val="es-CU" w:eastAsia="es-CU"/>
        </w:rPr>
        <w:t>/</w:t>
      </w:r>
      <w:r w:rsidRPr="008D1F2D">
        <w:rPr>
          <w:b/>
          <w:lang w:val="es-CU" w:eastAsia="es-CU"/>
        </w:rPr>
        <w:t>Escritura</w:t>
      </w:r>
      <w:r w:rsidRPr="008D1F2D">
        <w:rPr>
          <w:lang w:val="es-CU" w:eastAsia="es-CU"/>
        </w:rPr>
        <w:t xml:space="preserve"> (L/W): Indica si se va a leer o escribir datos.</w:t>
      </w:r>
    </w:p>
    <w:p w14:paraId="2E449088" w14:textId="77777777" w:rsidR="00814E1A" w:rsidRPr="008D1F2D" w:rsidRDefault="00814E1A" w:rsidP="008D1F2D">
      <w:pPr>
        <w:pStyle w:val="Prrafodelista"/>
        <w:numPr>
          <w:ilvl w:val="0"/>
          <w:numId w:val="35"/>
        </w:numPr>
        <w:rPr>
          <w:lang w:val="es-CU" w:eastAsia="es-CU"/>
        </w:rPr>
      </w:pPr>
      <w:r w:rsidRPr="003E3070">
        <w:rPr>
          <w:b/>
          <w:lang w:val="es-CU" w:eastAsia="es-CU"/>
        </w:rPr>
        <w:t>Bits de dirección</w:t>
      </w:r>
      <w:r w:rsidRPr="008D1F2D">
        <w:rPr>
          <w:lang w:val="es-CU" w:eastAsia="es-CU"/>
        </w:rPr>
        <w:t>: Se utilizan para identificar el dispositivo esclavo al que se desea comunicar.</w:t>
      </w:r>
    </w:p>
    <w:p w14:paraId="17697CF0" w14:textId="77777777" w:rsidR="00814E1A" w:rsidRPr="008D1F2D" w:rsidRDefault="00814E1A" w:rsidP="008D1F2D">
      <w:pPr>
        <w:pStyle w:val="Prrafodelista"/>
        <w:numPr>
          <w:ilvl w:val="0"/>
          <w:numId w:val="35"/>
        </w:numPr>
        <w:rPr>
          <w:lang w:val="es-CU" w:eastAsia="es-CU"/>
        </w:rPr>
      </w:pPr>
      <w:r w:rsidRPr="003E3070">
        <w:rPr>
          <w:b/>
          <w:lang w:val="es-CU" w:eastAsia="es-CU"/>
        </w:rPr>
        <w:t>Bits de datos</w:t>
      </w:r>
      <w:r w:rsidRPr="008D1F2D">
        <w:rPr>
          <w:lang w:val="es-CU" w:eastAsia="es-CU"/>
        </w:rPr>
        <w:t>: Contienen la información que se desea transmitir.</w:t>
      </w:r>
    </w:p>
    <w:p w14:paraId="5C62D50E" w14:textId="77777777" w:rsidR="00814E1A" w:rsidRPr="00814E1A" w:rsidRDefault="00814E1A" w:rsidP="00814E1A">
      <w:pPr>
        <w:spacing w:before="100" w:beforeAutospacing="1" w:after="100" w:afterAutospacing="1" w:line="240" w:lineRule="auto"/>
        <w:rPr>
          <w:rFonts w:ascii="Times New Roman" w:eastAsia="Times New Roman" w:hAnsi="Times New Roman" w:cs="Times New Roman"/>
          <w:szCs w:val="24"/>
          <w:lang w:val="es-CU" w:eastAsia="es-CU"/>
        </w:rPr>
      </w:pPr>
    </w:p>
    <w:p w14:paraId="266F9E22" w14:textId="7E49D98F" w:rsidR="00456BF6" w:rsidRDefault="008D1F2D" w:rsidP="00EF3D9A">
      <w:pPr>
        <w:rPr>
          <w:lang w:val="es-CU" w:eastAsia="es-CU"/>
        </w:rPr>
      </w:pPr>
      <w:r>
        <w:rPr>
          <w:lang w:val="es-CU"/>
        </w:rPr>
        <w:t xml:space="preserve">I2C </w:t>
      </w:r>
      <w:r>
        <w:rPr>
          <w:lang w:val="es-CU" w:eastAsia="es-CU"/>
        </w:rPr>
        <w:t>p</w:t>
      </w:r>
      <w:r w:rsidR="00456BF6" w:rsidRPr="008D1F2D">
        <w:rPr>
          <w:lang w:val="es-CU" w:eastAsia="es-CU"/>
        </w:rPr>
        <w:t xml:space="preserve">ermite la transferencia de datos en ambas direcciones entre un dispositivo maestro y uno o varios dispositivos </w:t>
      </w:r>
      <w:r w:rsidRPr="008D1F2D">
        <w:rPr>
          <w:lang w:val="es-CU" w:eastAsia="es-CU"/>
        </w:rPr>
        <w:t>esclavos. Cada</w:t>
      </w:r>
      <w:r w:rsidR="00456BF6" w:rsidRPr="008D1F2D">
        <w:rPr>
          <w:lang w:val="es-CU" w:eastAsia="es-CU"/>
        </w:rPr>
        <w:t xml:space="preserve"> dispositivo esclavo en el bus I2C tiene una dirección única que le permite ser identificado por el dispositivo maestro.</w:t>
      </w:r>
      <w:r>
        <w:rPr>
          <w:lang w:val="es-CU" w:eastAsia="es-CU"/>
        </w:rPr>
        <w:t xml:space="preserve"> A</w:t>
      </w:r>
      <w:r w:rsidR="00456BF6" w:rsidRPr="008D1F2D">
        <w:rPr>
          <w:lang w:val="es-CU" w:eastAsia="es-CU"/>
        </w:rPr>
        <w:t>dmite diferentes velocidades de transferencia, como el modo estándar (100 kbps), el modo rápido (400 kbps) y el modo rápido plus (hasta 1 Mbps)</w:t>
      </w:r>
      <w:r w:rsidR="003E3070">
        <w:rPr>
          <w:lang w:val="es-CU" w:eastAsia="es-CU"/>
        </w:rPr>
        <w:fldChar w:fldCharType="begin"/>
      </w:r>
      <w:r w:rsidR="00987F8E">
        <w:rPr>
          <w:lang w:val="es-CU" w:eastAsia="es-CU"/>
        </w:rPr>
        <w:instrText xml:space="preserve"> ADDIN ZOTERO_ITEM CSL_CITATION {"citationID":"qvLZmhs2","properties":{"formattedCitation":"[7]","plainCitation":"[7]","noteIndex":0},"citationItems":[{"id":121,"uris":["http://zotero.org/users/local/VnSabxvy/items/WK9H8SYB"],"itemData":{"id":121,"type":"webpage","abstract":"I2C es un puerto y protocolo de comunicación serial, define la trama de datos y las conexiones físicas para transferir bits entre 2 dispositivos digitales.","container-title":"HeTPro-Tutoriales","language":"es","title":"I2C - Puerto, Introducción, trama y protocolo","URL":"https://hetpro-store.com/TUTORIALES/i2c/","accessed":{"date-parts":[["2023",11,16]]},"issued":{"date-parts":[["2017",10,28]]}}}],"schema":"https://github.com/citation-style-language/schema/raw/master/csl-citation.json"} </w:instrText>
      </w:r>
      <w:r w:rsidR="003E3070">
        <w:rPr>
          <w:lang w:val="es-CU" w:eastAsia="es-CU"/>
        </w:rPr>
        <w:fldChar w:fldCharType="separate"/>
      </w:r>
      <w:r w:rsidR="004936A9" w:rsidRPr="004936A9">
        <w:rPr>
          <w:rFonts w:cs="Arial"/>
        </w:rPr>
        <w:t>[7]</w:t>
      </w:r>
      <w:r w:rsidR="003E3070">
        <w:rPr>
          <w:lang w:val="es-CU" w:eastAsia="es-CU"/>
        </w:rPr>
        <w:fldChar w:fldCharType="end"/>
      </w:r>
      <w:r w:rsidR="00456BF6" w:rsidRPr="008D1F2D">
        <w:rPr>
          <w:lang w:val="es-CU" w:eastAsia="es-CU"/>
        </w:rPr>
        <w:t>.</w:t>
      </w:r>
    </w:p>
    <w:p w14:paraId="0E7412DF" w14:textId="46F08DD7" w:rsidR="003E3070" w:rsidRPr="00EF3D9A" w:rsidRDefault="003E3070" w:rsidP="00EF3D9A">
      <w:pPr>
        <w:rPr>
          <w:lang w:val="es-CU" w:eastAsia="es-CU"/>
        </w:rPr>
      </w:pPr>
    </w:p>
    <w:p w14:paraId="104D85DA" w14:textId="77777777" w:rsidR="003B7A55" w:rsidRDefault="003B7A55" w:rsidP="003B7A55">
      <w:pPr>
        <w:keepNext/>
      </w:pPr>
      <w:r>
        <w:rPr>
          <w:noProof/>
          <w:lang w:val="es-CU"/>
        </w:rPr>
        <w:drawing>
          <wp:inline distT="0" distB="0" distL="0" distR="0" wp14:anchorId="67B959AB" wp14:editId="3130981E">
            <wp:extent cx="5401310" cy="2383790"/>
            <wp:effectExtent l="0" t="0" r="889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1310" cy="2383790"/>
                    </a:xfrm>
                    <a:prstGeom prst="rect">
                      <a:avLst/>
                    </a:prstGeom>
                    <a:noFill/>
                  </pic:spPr>
                </pic:pic>
              </a:graphicData>
            </a:graphic>
          </wp:inline>
        </w:drawing>
      </w:r>
    </w:p>
    <w:p w14:paraId="72314383" w14:textId="07FA1BE5" w:rsidR="003C5787" w:rsidRDefault="003B7A55" w:rsidP="003B7A55">
      <w:pPr>
        <w:pStyle w:val="Ilustraciones"/>
        <w:rPr>
          <w:lang w:val="es-CU"/>
        </w:rPr>
      </w:pPr>
      <w:bookmarkStart w:id="24" w:name="_Toc151108987"/>
      <w:r>
        <w:t xml:space="preserve">Ilustración </w:t>
      </w:r>
      <w:r>
        <w:fldChar w:fldCharType="begin"/>
      </w:r>
      <w:r>
        <w:instrText xml:space="preserve"> SEQ Ilustración \* ARABIC </w:instrText>
      </w:r>
      <w:r>
        <w:fldChar w:fldCharType="separate"/>
      </w:r>
      <w:r w:rsidR="0081407E">
        <w:rPr>
          <w:noProof/>
        </w:rPr>
        <w:t>10</w:t>
      </w:r>
      <w:r>
        <w:fldChar w:fldCharType="end"/>
      </w:r>
      <w:r>
        <w:t>: Protocolo I2C</w:t>
      </w:r>
      <w:bookmarkEnd w:id="24"/>
    </w:p>
    <w:p w14:paraId="3EE33121" w14:textId="3A1EBED2" w:rsidR="007F4C50" w:rsidRDefault="001E3AC4" w:rsidP="000C7811">
      <w:pPr>
        <w:pStyle w:val="Ttulo2"/>
        <w:rPr>
          <w:rFonts w:ascii="Arial" w:hAnsi="Arial" w:cs="Arial"/>
          <w:lang w:val="es-CU"/>
        </w:rPr>
      </w:pPr>
      <w:bookmarkStart w:id="25" w:name="_Toc151108961"/>
      <w:r w:rsidRPr="000C7811">
        <w:rPr>
          <w:rFonts w:ascii="Arial" w:hAnsi="Arial" w:cs="Arial"/>
          <w:lang w:val="es-CU"/>
        </w:rPr>
        <w:t>2.2 Software</w:t>
      </w:r>
      <w:bookmarkEnd w:id="25"/>
    </w:p>
    <w:p w14:paraId="1C2AE56A" w14:textId="77777777" w:rsidR="00D30DAE" w:rsidRPr="00D30DAE" w:rsidRDefault="00D30DAE" w:rsidP="00D30DAE">
      <w:pPr>
        <w:pStyle w:val="NormalWeb"/>
        <w:rPr>
          <w:rFonts w:ascii="Arial" w:hAnsi="Arial" w:cs="Arial"/>
        </w:rPr>
      </w:pPr>
      <w:r w:rsidRPr="00D30DAE">
        <w:rPr>
          <w:rFonts w:ascii="Arial" w:hAnsi="Arial" w:cs="Arial"/>
        </w:rPr>
        <w:t xml:space="preserve">Para la integración correcta y fluida entre los componentes físicos de un sistema y su parte lógica y software, es fundamental contar con un conjunto </w:t>
      </w:r>
      <w:r w:rsidRPr="00D30DAE">
        <w:rPr>
          <w:rFonts w:ascii="Arial" w:hAnsi="Arial" w:cs="Arial"/>
        </w:rPr>
        <w:lastRenderedPageBreak/>
        <w:t>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42F5F0DD"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Application</w:t>
      </w:r>
      <w:proofErr w:type="spellEnd"/>
      <w:r w:rsidR="00CE2B6C" w:rsidRPr="00B24436">
        <w:rPr>
          <w:rFonts w:ascii="Arial" w:hAnsi="Arial" w:cs="Arial"/>
        </w:rPr>
        <w:t xml:space="preserve"> </w:t>
      </w:r>
      <w:proofErr w:type="spellStart"/>
      <w:r w:rsidR="00CE2B6C" w:rsidRPr="00B24436">
        <w:rPr>
          <w:rFonts w:ascii="Arial" w:hAnsi="Arial" w:cs="Arial"/>
        </w:rPr>
        <w:t>Programming</w:t>
      </w:r>
      <w:proofErr w:type="spellEnd"/>
      <w:r w:rsidR="00CE2B6C" w:rsidRPr="00B24436">
        <w:rPr>
          <w:rFonts w:ascii="Arial" w:hAnsi="Arial" w:cs="Arial"/>
        </w:rPr>
        <w:t xml:space="preserve"> Interface</w:t>
      </w:r>
      <w:r w:rsidR="00CE2B6C">
        <w:rPr>
          <w:rFonts w:ascii="Arial" w:hAnsi="Arial" w:cs="Arial"/>
        </w:rPr>
        <w:t>)</w:t>
      </w:r>
      <w:r w:rsidRPr="00D30DAE">
        <w:rPr>
          <w:rFonts w:ascii="Arial" w:hAnsi="Arial" w:cs="Arial"/>
        </w:rPr>
        <w:t xml:space="preserve">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6" w:name="_Toc151108962"/>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6"/>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0023A4BA" w:rsidR="00ED2BCE" w:rsidRDefault="00ED2BCE" w:rsidP="00336D19">
      <w:pPr>
        <w:rPr>
          <w:rFonts w:cs="Arial"/>
          <w:szCs w:val="24"/>
        </w:rPr>
      </w:pPr>
      <w:r>
        <w:rPr>
          <w:rFonts w:cs="Arial"/>
          <w:szCs w:val="24"/>
        </w:rPr>
        <w:t>HTML</w:t>
      </w:r>
      <w:r w:rsidR="00B608BB">
        <w:rPr>
          <w:rFonts w:cs="Arial"/>
          <w:szCs w:val="24"/>
        </w:rPr>
        <w:t xml:space="preserve"> </w:t>
      </w:r>
      <w:r w:rsidR="00BA73B8">
        <w:rPr>
          <w:rFonts w:cs="Arial"/>
          <w:szCs w:val="24"/>
        </w:rPr>
        <w:t>(</w:t>
      </w:r>
      <w:proofErr w:type="spellStart"/>
      <w:r w:rsidR="00BA73B8" w:rsidRPr="0023340B">
        <w:rPr>
          <w:rFonts w:eastAsia="Times New Roman" w:cs="Arial"/>
          <w:szCs w:val="24"/>
          <w:lang w:val="es-CU" w:eastAsia="es-CU"/>
        </w:rPr>
        <w:t>HyperText</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Markup</w:t>
      </w:r>
      <w:proofErr w:type="spellEnd"/>
      <w:r w:rsidR="00BA73B8" w:rsidRPr="0023340B">
        <w:rPr>
          <w:rFonts w:eastAsia="Times New Roman" w:cs="Arial"/>
          <w:szCs w:val="24"/>
          <w:lang w:val="es-CU" w:eastAsia="es-CU"/>
        </w:rPr>
        <w:t xml:space="preserve"> </w:t>
      </w:r>
      <w:proofErr w:type="spellStart"/>
      <w:r w:rsidR="00BA73B8" w:rsidRPr="0023340B">
        <w:rPr>
          <w:rFonts w:eastAsia="Times New Roman" w:cs="Arial"/>
          <w:szCs w:val="24"/>
          <w:lang w:val="es-CU" w:eastAsia="es-CU"/>
        </w:rPr>
        <w:t>Language</w:t>
      </w:r>
      <w:proofErr w:type="spellEnd"/>
      <w:r w:rsidR="00BA73B8">
        <w:rPr>
          <w:rFonts w:eastAsia="Times New Roman" w:cs="Arial"/>
          <w:szCs w:val="24"/>
          <w:lang w:val="es-CU" w:eastAsia="es-CU"/>
        </w:rPr>
        <w:t>)</w:t>
      </w:r>
      <w:r w:rsidR="003D4733">
        <w:rPr>
          <w:rFonts w:cs="Arial"/>
          <w:szCs w:val="24"/>
        </w:rPr>
        <w:t>,</w:t>
      </w:r>
      <w:r w:rsidR="00D45015">
        <w:rPr>
          <w:rFonts w:cs="Arial"/>
          <w:szCs w:val="24"/>
        </w:rPr>
        <w:t xml:space="preserve"> </w:t>
      </w:r>
      <w:r w:rsidR="003D4733">
        <w:rPr>
          <w:rFonts w:cs="Arial"/>
          <w:szCs w:val="24"/>
        </w:rPr>
        <w:t>CSS</w:t>
      </w:r>
      <w:r w:rsidR="00B608BB">
        <w:rPr>
          <w:rFonts w:cs="Arial"/>
          <w:szCs w:val="24"/>
        </w:rPr>
        <w:t xml:space="preserve"> </w:t>
      </w:r>
      <w:r w:rsidR="001F6F91">
        <w:rPr>
          <w:rFonts w:cs="Arial"/>
          <w:szCs w:val="24"/>
        </w:rPr>
        <w:t>(</w:t>
      </w:r>
      <w:proofErr w:type="spellStart"/>
      <w:r w:rsidR="001F6F91" w:rsidRPr="00F90641">
        <w:rPr>
          <w:rFonts w:cs="Arial"/>
          <w:szCs w:val="24"/>
        </w:rPr>
        <w:t>Cascading</w:t>
      </w:r>
      <w:proofErr w:type="spellEnd"/>
      <w:r w:rsidR="001F6F91" w:rsidRPr="00F90641">
        <w:rPr>
          <w:rFonts w:cs="Arial"/>
          <w:szCs w:val="24"/>
        </w:rPr>
        <w:t xml:space="preserve"> Style </w:t>
      </w:r>
      <w:proofErr w:type="spellStart"/>
      <w:r w:rsidR="001F6F91" w:rsidRPr="00F90641">
        <w:rPr>
          <w:rFonts w:cs="Arial"/>
          <w:szCs w:val="24"/>
        </w:rPr>
        <w:t>Sheets</w:t>
      </w:r>
      <w:proofErr w:type="spellEnd"/>
      <w:r w:rsidR="001F6F91">
        <w:rPr>
          <w:rFonts w:cs="Arial"/>
          <w:szCs w:val="24"/>
        </w:rPr>
        <w:t>)</w:t>
      </w:r>
      <w:r w:rsidR="003D4733">
        <w:rPr>
          <w:rFonts w:cs="Arial"/>
          <w:szCs w:val="24"/>
        </w:rPr>
        <w:t xml:space="preserve">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025786CC" w:rsidR="00336D19" w:rsidRDefault="00336D19" w:rsidP="00336D19">
      <w:pPr>
        <w:rPr>
          <w:rFonts w:cs="Arial"/>
          <w:szCs w:val="24"/>
        </w:rPr>
      </w:pPr>
      <w:r w:rsidRPr="00336D19">
        <w:rPr>
          <w:rFonts w:cs="Arial"/>
          <w:szCs w:val="24"/>
        </w:rPr>
        <w:t xml:space="preserve">El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4936A9">
        <w:rPr>
          <w:rFonts w:cs="Arial"/>
          <w:szCs w:val="24"/>
        </w:rPr>
        <w:instrText xml:space="preserve"> ADDIN ZOTERO_ITEM CSL_CITATION {"citationID":"HnD2GpTm","properties":{"formattedCitation":"[8]\\uc0\\u8211{}[10]","plainCitation":"[8]–[10]","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4936A9" w:rsidRPr="004936A9">
        <w:rPr>
          <w:rFonts w:cs="Arial"/>
          <w:szCs w:val="24"/>
        </w:rPr>
        <w:t>[8]–[10]</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lastRenderedPageBreak/>
        <w:t>Bootstrap</w:t>
      </w:r>
    </w:p>
    <w:p w14:paraId="11C66106" w14:textId="344DA02F"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cs="Arial"/>
        </w:rPr>
        <w:fldChar w:fldCharType="begin"/>
      </w:r>
      <w:r w:rsidR="004936A9">
        <w:rPr>
          <w:rFonts w:cs="Arial"/>
        </w:rPr>
        <w:instrText xml:space="preserve"> ADDIN ZOTERO_ITEM CSL_CITATION {"citationID":"7ORSUoTs","properties":{"formattedCitation":"[11]","plainCitation":"[11]","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4936A9" w:rsidRPr="004936A9">
        <w:rPr>
          <w:rFonts w:cs="Arial"/>
        </w:rPr>
        <w:t>[11]</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7" w:name="_Toc151108963"/>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7"/>
    </w:p>
    <w:p w14:paraId="62FF8C0D" w14:textId="4ED8470A"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4936A9">
        <w:rPr>
          <w:rFonts w:cs="Arial"/>
          <w:szCs w:val="24"/>
        </w:rPr>
        <w:instrText xml:space="preserve"> ADDIN ZOTERO_ITEM CSL_CITATION {"citationID":"8WEs33AZ","properties":{"formattedCitation":"[12]","plainCitation":"[12]","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4936A9" w:rsidRPr="004936A9">
        <w:rPr>
          <w:rFonts w:cs="Arial"/>
        </w:rPr>
        <w:t>[12]</w:t>
      </w:r>
      <w:r w:rsidRPr="00AC2AD4">
        <w:rPr>
          <w:rFonts w:cs="Arial"/>
          <w:szCs w:val="24"/>
        </w:rPr>
        <w:fldChar w:fldCharType="end"/>
      </w:r>
      <w:r w:rsidRPr="00AC2AD4">
        <w:rPr>
          <w:rFonts w:cs="Arial"/>
          <w:szCs w:val="24"/>
        </w:rPr>
        <w:t>.</w:t>
      </w:r>
    </w:p>
    <w:p w14:paraId="00ACA977" w14:textId="3BB6C24D"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4936A9">
        <w:rPr>
          <w:rFonts w:cs="Arial"/>
          <w:szCs w:val="24"/>
        </w:rPr>
        <w:instrText xml:space="preserve"> ADDIN ZOTERO_ITEM CSL_CITATION {"citationID":"zoOpSiTF","properties":{"formattedCitation":"[13]","plainCitation":"[13]","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4936A9" w:rsidRPr="004936A9">
        <w:rPr>
          <w:rFonts w:cs="Arial"/>
        </w:rPr>
        <w:t>[13]</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lastRenderedPageBreak/>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03353E13" w:rsidR="00B97BF1" w:rsidRDefault="00B97BF1" w:rsidP="00B97BF1">
      <w:pPr>
        <w:pStyle w:val="Ilustraciones"/>
        <w:rPr>
          <w:lang w:val="es-CU"/>
        </w:rPr>
      </w:pPr>
      <w:bookmarkStart w:id="28" w:name="_Toc151108988"/>
      <w:r>
        <w:t xml:space="preserve">Ilustración </w:t>
      </w:r>
      <w:r>
        <w:fldChar w:fldCharType="begin"/>
      </w:r>
      <w:r>
        <w:instrText xml:space="preserve"> SEQ Ilustración \* ARABIC </w:instrText>
      </w:r>
      <w:r>
        <w:fldChar w:fldCharType="separate"/>
      </w:r>
      <w:r w:rsidR="0081407E">
        <w:rPr>
          <w:noProof/>
        </w:rPr>
        <w:t>11</w:t>
      </w:r>
      <w:r>
        <w:fldChar w:fldCharType="end"/>
      </w:r>
      <w:r>
        <w:t xml:space="preserve">: </w:t>
      </w:r>
      <w:r w:rsidR="00B608BB">
        <w:t xml:space="preserve">Logotipo </w:t>
      </w:r>
      <w:r>
        <w:t>Python</w:t>
      </w:r>
      <w:bookmarkEnd w:id="28"/>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86BDE89" w14:textId="1928D0B9" w:rsidR="00651374" w:rsidRDefault="00651374" w:rsidP="008942A1">
      <w:pPr>
        <w:pStyle w:val="Ttulo3"/>
        <w:rPr>
          <w:rFonts w:ascii="Arial" w:hAnsi="Arial" w:cs="Arial"/>
          <w:lang w:val="es-CU"/>
        </w:rPr>
      </w:pPr>
      <w:bookmarkStart w:id="29" w:name="_Toc151108964"/>
      <w:r>
        <w:rPr>
          <w:rFonts w:ascii="Arial" w:hAnsi="Arial" w:cs="Arial"/>
          <w:lang w:val="es-CU"/>
        </w:rPr>
        <w:t>2.2.3 TensorFlow</w:t>
      </w:r>
      <w:bookmarkEnd w:id="29"/>
    </w:p>
    <w:p w14:paraId="7E55DEB6" w14:textId="6FCED4EA" w:rsidR="006732E8" w:rsidRPr="006732E8" w:rsidRDefault="006732E8" w:rsidP="008E67DF">
      <w:pPr>
        <w:rPr>
          <w:rFonts w:cs="Arial"/>
          <w:lang w:val="es-CU"/>
        </w:rPr>
      </w:pPr>
      <w:r>
        <w:t xml:space="preserve">TensorFlow es una biblioteca de software de código abierto que se utiliza para el aprendizaje automático y la inteligencia artificial. </w:t>
      </w:r>
      <w:r w:rsidR="008E67DF">
        <w:t>P</w:t>
      </w:r>
      <w:r w:rsidRPr="006732E8">
        <w:rPr>
          <w:rFonts w:cs="Arial"/>
        </w:rPr>
        <w:t>ermite a los desarrolladores crear y entrenar modelos de aprendizaje automático, especialmente redes neuronales profundas. Algunas de las cosas que se pueden hacer con TensorFlow son</w:t>
      </w:r>
      <w:r w:rsidR="00052AD6">
        <w:rPr>
          <w:rFonts w:cs="Arial"/>
        </w:rPr>
        <w:fldChar w:fldCharType="begin"/>
      </w:r>
      <w:r w:rsidR="00987F8E">
        <w:rPr>
          <w:rFonts w:cs="Arial"/>
        </w:rPr>
        <w:instrText xml:space="preserve"> ADDIN ZOTERO_ITEM CSL_CITATION {"citationID":"q2t4ERhq","properties":{"formattedCitation":"[14]","plainCitation":"[14]","noteIndex":0},"citationItems":[{"id":123,"uris":["http://zotero.org/users/local/VnSabxvy/items/YWTR2BUW"],"itemData":{"id":123,"type":"webpage","abstract":"Descubre qué es TensorFlow y para qué se utiliza esta plataforma de código abierto de extremo a extremo para el aprendizaje automático. Ejemplos y más!","container-title":"¿Qué es TensorFlow y para qué sirve?","language":"es-ES","title":"¿Qué es TensorFlow y para qué sirve?","URL":"https://www.incentro.com/es-ES/blog/que-es-tensorflow","accessed":{"date-parts":[["2023",11,16]]}}}],"schema":"https://github.com/citation-style-language/schema/raw/master/csl-citation.json"} </w:instrText>
      </w:r>
      <w:r w:rsidR="00052AD6">
        <w:rPr>
          <w:rFonts w:cs="Arial"/>
        </w:rPr>
        <w:fldChar w:fldCharType="separate"/>
      </w:r>
      <w:r w:rsidR="004936A9" w:rsidRPr="004936A9">
        <w:rPr>
          <w:rFonts w:cs="Arial"/>
        </w:rPr>
        <w:t>[14]</w:t>
      </w:r>
      <w:r w:rsidR="00052AD6">
        <w:rPr>
          <w:rFonts w:cs="Arial"/>
        </w:rPr>
        <w:fldChar w:fldCharType="end"/>
      </w:r>
      <w:r w:rsidRPr="006732E8">
        <w:rPr>
          <w:rFonts w:cs="Arial"/>
        </w:rPr>
        <w:t>:</w:t>
      </w:r>
    </w:p>
    <w:p w14:paraId="3F4DD77D" w14:textId="5126E5A5" w:rsidR="006732E8" w:rsidRPr="006732E8" w:rsidRDefault="006732E8" w:rsidP="006732E8">
      <w:pPr>
        <w:pStyle w:val="NormalWeb"/>
        <w:numPr>
          <w:ilvl w:val="0"/>
          <w:numId w:val="36"/>
        </w:numPr>
        <w:rPr>
          <w:rFonts w:ascii="Arial" w:hAnsi="Arial" w:cs="Arial"/>
        </w:rPr>
      </w:pPr>
      <w:r w:rsidRPr="008E67DF">
        <w:rPr>
          <w:rFonts w:ascii="Arial" w:hAnsi="Arial" w:cs="Arial"/>
          <w:b/>
        </w:rPr>
        <w:t>Construir y entrenar modelos de aprendizaje automático</w:t>
      </w:r>
      <w:r w:rsidRPr="006732E8">
        <w:rPr>
          <w:rFonts w:ascii="Arial" w:hAnsi="Arial" w:cs="Arial"/>
        </w:rPr>
        <w:t>: TensorFlow proporciona herramientas y funciones para construir y entrenar modelos de aprendizaje automático. Esto incluye la definición de la arquitectura del modelo, la selección de funciones de pérdida y optimizadores, y el ajuste de los hiperparámetros del modelo.</w:t>
      </w:r>
    </w:p>
    <w:p w14:paraId="2850BB7D" w14:textId="59774F37" w:rsidR="006732E8" w:rsidRPr="006732E8" w:rsidRDefault="006732E8" w:rsidP="006732E8">
      <w:pPr>
        <w:pStyle w:val="NormalWeb"/>
        <w:numPr>
          <w:ilvl w:val="0"/>
          <w:numId w:val="36"/>
        </w:numPr>
        <w:rPr>
          <w:rFonts w:ascii="Arial" w:hAnsi="Arial" w:cs="Arial"/>
        </w:rPr>
      </w:pPr>
      <w:r w:rsidRPr="008E67DF">
        <w:rPr>
          <w:rFonts w:ascii="Arial" w:hAnsi="Arial" w:cs="Arial"/>
          <w:b/>
        </w:rPr>
        <w:t>Realizar inferencia y predicciones</w:t>
      </w:r>
      <w:r w:rsidRPr="006732E8">
        <w:rPr>
          <w:rFonts w:ascii="Arial" w:hAnsi="Arial" w:cs="Arial"/>
        </w:rPr>
        <w:t>: Una vez que se ha entrenado un modelo con TensorFlow, se puede utilizar para realizar inferencia y hacer predicciones sobre nuevos datos. Esto es útil en aplicaciones como el reconocimiento de imágenes, el procesamiento del lenguaje natural, la detección de objetos, entre otros.</w:t>
      </w:r>
    </w:p>
    <w:p w14:paraId="44AFBD07" w14:textId="5C44BDA9" w:rsidR="006732E8" w:rsidRDefault="006732E8" w:rsidP="008E67DF">
      <w:pPr>
        <w:pStyle w:val="NormalWeb"/>
        <w:numPr>
          <w:ilvl w:val="0"/>
          <w:numId w:val="36"/>
        </w:numPr>
      </w:pPr>
      <w:r w:rsidRPr="008E67DF">
        <w:rPr>
          <w:rFonts w:ascii="Arial" w:hAnsi="Arial" w:cs="Arial"/>
          <w:b/>
        </w:rPr>
        <w:t>Procesamiento distribuido</w:t>
      </w:r>
      <w:r w:rsidRPr="006732E8">
        <w:rPr>
          <w:rFonts w:ascii="Arial" w:hAnsi="Arial" w:cs="Arial"/>
        </w:rPr>
        <w:t>: TensorFlow permite distribuir el procesamiento de los modelos de aprendizaje automático en múltiples dispositivos o máquinas. Esto permite acelerar el entrenamiento y la inferencia de los modelos, especialmente en conjuntos de datos grandes.</w:t>
      </w:r>
      <w:r w:rsidR="008E67DF" w:rsidRPr="003C5787">
        <w:t xml:space="preserve"> </w:t>
      </w:r>
    </w:p>
    <w:p w14:paraId="542CEA9D" w14:textId="0896CA0E" w:rsidR="008E67DF" w:rsidRDefault="008E67DF" w:rsidP="008E67DF">
      <w:pPr>
        <w:pStyle w:val="NormalWeb"/>
      </w:pPr>
      <w:r>
        <w:rPr>
          <w:rFonts w:ascii="Arial" w:hAnsi="Arial" w:cs="Arial"/>
          <w:b/>
        </w:rPr>
        <w:t>TensorFlow Lite</w:t>
      </w:r>
      <w:r w:rsidRPr="008E67DF">
        <w:t>:</w:t>
      </w:r>
    </w:p>
    <w:p w14:paraId="65D8052A" w14:textId="0EB7BC85" w:rsidR="008E67DF" w:rsidRDefault="008E67DF" w:rsidP="00052AD6">
      <w:r>
        <w:t xml:space="preserve">TensorFlow Lite para C es una versión de TensorFlow Lite diseñada específicamente para ser utilizada con el lenguaje de programación C. TensorFlow Lite es una versión ligera de TensorFlow que está optimizada para </w:t>
      </w:r>
      <w:r>
        <w:lastRenderedPageBreak/>
        <w:t>ejecutar modelos de aprendizaje automático en dispositivos con recursos limitados, como microcontroladores y dispositivos móviles.</w:t>
      </w:r>
      <w:r w:rsidR="00052AD6">
        <w:t xml:space="preserve"> E</w:t>
      </w:r>
      <w:r>
        <w:t>stá diseñado para ejecutar modelos de aprendizaje automático en microcontroladores y otros dispositivos con pocos kilobytes de memoria. Esto permite llevar la inteligencia artificial a dispositivos pequeños y de bajo consumo, como electrodomésticos, dispositivos de Internet de las cosas (</w:t>
      </w:r>
      <w:proofErr w:type="spellStart"/>
      <w:r>
        <w:t>IoT</w:t>
      </w:r>
      <w:proofErr w:type="spellEnd"/>
      <w:r>
        <w:t>) y juguetes, sin requerir hardware costoso o conexiones a internet confiables</w:t>
      </w:r>
      <w:r w:rsidR="00052AD6">
        <w:fldChar w:fldCharType="begin"/>
      </w:r>
      <w:r w:rsidR="00987F8E">
        <w:instrText xml:space="preserve"> ADDIN ZOTERO_ITEM CSL_CITATION {"citationID":"qiMTfaej","properties":{"formattedCitation":"[15]","plainCitation":"[15]","noteIndex":0},"citationItems":[{"id":124,"uris":["http://zotero.org/users/local/VnSabxvy/items/5WTDUNEH"],"itemData":{"id":124,"type":"webpage","title":"TensorFlow Lite para microcontroladores","URL":"https://www.tensorflow.org/lite/microcontrollers?hl=es-419","accessed":{"date-parts":[["2023",11,16]]}}}],"schema":"https://github.com/citation-style-language/schema/raw/master/csl-citation.json"} </w:instrText>
      </w:r>
      <w:r w:rsidR="00052AD6">
        <w:fldChar w:fldCharType="separate"/>
      </w:r>
      <w:r w:rsidR="004936A9" w:rsidRPr="004936A9">
        <w:rPr>
          <w:rFonts w:cs="Arial"/>
        </w:rPr>
        <w:t>[15]</w:t>
      </w:r>
      <w:r w:rsidR="00052AD6">
        <w:fldChar w:fldCharType="end"/>
      </w:r>
      <w:r w:rsidR="00052AD6">
        <w:t>.</w:t>
      </w:r>
    </w:p>
    <w:p w14:paraId="2BA0068C" w14:textId="65C655FC" w:rsidR="0090232A" w:rsidRDefault="0090232A" w:rsidP="0090232A">
      <w:pPr>
        <w:pStyle w:val="NormalWeb"/>
        <w:rPr>
          <w:rFonts w:ascii="Arial" w:hAnsi="Arial" w:cs="Arial"/>
          <w:b/>
        </w:rPr>
      </w:pPr>
      <w:proofErr w:type="spellStart"/>
      <w:r w:rsidRPr="0090232A">
        <w:rPr>
          <w:rFonts w:ascii="Arial" w:hAnsi="Arial" w:cs="Arial"/>
          <w:b/>
        </w:rPr>
        <w:t>Keras-Tuner</w:t>
      </w:r>
      <w:proofErr w:type="spellEnd"/>
    </w:p>
    <w:p w14:paraId="04DD8535" w14:textId="54936783" w:rsidR="0090232A" w:rsidRPr="0090232A" w:rsidRDefault="0090232A" w:rsidP="0090232A">
      <w:pPr>
        <w:pStyle w:val="NormalWeb"/>
        <w:rPr>
          <w:rFonts w:ascii="Arial" w:hAnsi="Arial" w:cs="Arial"/>
          <w:b/>
        </w:rPr>
      </w:pPr>
      <w:proofErr w:type="spellStart"/>
      <w:r w:rsidRPr="00E6005B">
        <w:rPr>
          <w:rFonts w:ascii="Arial" w:hAnsi="Arial" w:cs="Arial"/>
        </w:rPr>
        <w:t>Keras</w:t>
      </w:r>
      <w:proofErr w:type="spellEnd"/>
      <w:r w:rsidRPr="00E6005B">
        <w:rPr>
          <w:rFonts w:ascii="Arial" w:hAnsi="Arial" w:cs="Arial"/>
        </w:rPr>
        <w:t xml:space="preserve"> </w:t>
      </w:r>
      <w:proofErr w:type="spellStart"/>
      <w:r w:rsidRPr="00E6005B">
        <w:rPr>
          <w:rFonts w:ascii="Arial" w:hAnsi="Arial" w:cs="Arial"/>
        </w:rPr>
        <w:t>Tuner</w:t>
      </w:r>
      <w:proofErr w:type="spellEnd"/>
      <w:r w:rsidRPr="00E6005B">
        <w:rPr>
          <w:rFonts w:ascii="Arial" w:hAnsi="Arial" w:cs="Arial"/>
        </w:rPr>
        <w:t xml:space="preserve"> es una biblioteca que ayuda a seleccionar el conjunto óptimo de hiperparámetros para programas de TensorFlow. El proceso de selección de los hiperparámetros adecuados para una aplicación de aprendizaje automático se conoce como ajuste de hiperparámetros o </w:t>
      </w:r>
      <w:proofErr w:type="spellStart"/>
      <w:r w:rsidRPr="00E6005B">
        <w:rPr>
          <w:rFonts w:ascii="Arial" w:hAnsi="Arial" w:cs="Arial"/>
        </w:rPr>
        <w:t>hiperajuste</w:t>
      </w:r>
      <w:proofErr w:type="spellEnd"/>
      <w:r w:rsidR="00336A48">
        <w:fldChar w:fldCharType="begin"/>
      </w:r>
      <w:r w:rsidR="00336A48">
        <w:instrText xml:space="preserve"> ADDIN ZOTERO_ITEM CSL_CITATION {"citationID":"yXJROLiL","properties":{"formattedCitation":"[16]","plainCitation":"[16]","noteIndex":0},"citationItems":[{"id":127,"uris":["http://zotero.org/users/local/VnSabxvy/items/AJJ6QISS"],"itemData":{"id":127,"type":"webpage","container-title":"TensorFlow","language":"es-419-x-mtfrom-en","title":"Introducción al afinador Keras | TensorFlow Core","URL":"https://www.tensorflow.org/tutorials/keras/keras_tuner?hl=es-419","accessed":{"date-parts":[["2023",11,19]]}}}],"schema":"https://github.com/citation-style-language/schema/raw/master/csl-citation.json"} </w:instrText>
      </w:r>
      <w:r w:rsidR="00336A48">
        <w:fldChar w:fldCharType="separate"/>
      </w:r>
      <w:r w:rsidR="00336A48" w:rsidRPr="00336A48">
        <w:t>[16]</w:t>
      </w:r>
      <w:r w:rsidR="00336A48">
        <w:fldChar w:fldCharType="end"/>
      </w:r>
      <w:r w:rsidR="00336A48">
        <w:t>.</w:t>
      </w:r>
    </w:p>
    <w:p w14:paraId="4B3C211F" w14:textId="3543C97A" w:rsidR="0090232A" w:rsidRDefault="0090232A" w:rsidP="0090232A">
      <w:pPr>
        <w:pStyle w:val="NormalWeb"/>
        <w:rPr>
          <w:rFonts w:ascii="Arial" w:hAnsi="Arial" w:cs="Arial"/>
        </w:rPr>
      </w:pPr>
      <w:proofErr w:type="spellStart"/>
      <w:r>
        <w:rPr>
          <w:rFonts w:ascii="Arial" w:hAnsi="Arial" w:cs="Arial"/>
        </w:rPr>
        <w:t>Keras-Tuner</w:t>
      </w:r>
      <w:proofErr w:type="spellEnd"/>
      <w:r>
        <w:rPr>
          <w:rFonts w:ascii="Arial" w:hAnsi="Arial" w:cs="Arial"/>
        </w:rPr>
        <w:t xml:space="preserve"> </w:t>
      </w:r>
      <w:r w:rsidR="00E6005B">
        <w:rPr>
          <w:rFonts w:ascii="Arial" w:hAnsi="Arial" w:cs="Arial"/>
        </w:rPr>
        <w:t>implementa</w:t>
      </w:r>
      <w:r w:rsidR="00941E14">
        <w:rPr>
          <w:rFonts w:ascii="Arial" w:hAnsi="Arial" w:cs="Arial"/>
        </w:rPr>
        <w:t xml:space="preserve"> varios </w:t>
      </w:r>
      <w:r>
        <w:rPr>
          <w:rFonts w:ascii="Arial" w:hAnsi="Arial" w:cs="Arial"/>
        </w:rPr>
        <w:t xml:space="preserve">métodos para búsqueda de </w:t>
      </w:r>
      <w:proofErr w:type="spellStart"/>
      <w:r>
        <w:rPr>
          <w:rFonts w:ascii="Arial" w:hAnsi="Arial" w:cs="Arial"/>
        </w:rPr>
        <w:t>hiperparametros</w:t>
      </w:r>
      <w:proofErr w:type="spellEnd"/>
      <w:r>
        <w:rPr>
          <w:rFonts w:ascii="Arial" w:hAnsi="Arial" w:cs="Arial"/>
        </w:rPr>
        <w:t xml:space="preserve"> óptimos:</w:t>
      </w:r>
    </w:p>
    <w:p w14:paraId="5CCF9294" w14:textId="77777777" w:rsidR="0090232A" w:rsidRPr="007C3022" w:rsidRDefault="0090232A" w:rsidP="0090232A">
      <w:pPr>
        <w:pStyle w:val="NormalWeb"/>
        <w:numPr>
          <w:ilvl w:val="0"/>
          <w:numId w:val="37"/>
        </w:numPr>
        <w:rPr>
          <w:rFonts w:ascii="Arial" w:hAnsi="Arial" w:cs="Arial"/>
        </w:rPr>
      </w:pPr>
      <w:r w:rsidRPr="00BA5E54">
        <w:rPr>
          <w:rFonts w:ascii="Arial" w:hAnsi="Arial" w:cs="Arial"/>
          <w:b/>
        </w:rPr>
        <w:t>Búsqueda aleatoria (</w:t>
      </w:r>
      <w:proofErr w:type="spellStart"/>
      <w:r w:rsidRPr="00BA5E54">
        <w:rPr>
          <w:rFonts w:ascii="Arial" w:hAnsi="Arial" w:cs="Arial"/>
          <w:b/>
        </w:rPr>
        <w:t>Random</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ste enfoque selecciona configuraciones de hiperparámetros al azar de un espacio de búsqueda predefinido. </w:t>
      </w:r>
    </w:p>
    <w:p w14:paraId="22371C52" w14:textId="69F8E721" w:rsidR="0090232A" w:rsidRPr="007C3022" w:rsidRDefault="0090232A" w:rsidP="0090232A">
      <w:pPr>
        <w:pStyle w:val="NormalWeb"/>
        <w:numPr>
          <w:ilvl w:val="0"/>
          <w:numId w:val="37"/>
        </w:numPr>
        <w:rPr>
          <w:rFonts w:ascii="Arial" w:hAnsi="Arial" w:cs="Arial"/>
        </w:rPr>
      </w:pPr>
      <w:r w:rsidRPr="00BA5E54">
        <w:rPr>
          <w:rFonts w:ascii="Arial" w:hAnsi="Arial" w:cs="Arial"/>
          <w:b/>
        </w:rPr>
        <w:t>Búsqueda en cuadrícula (</w:t>
      </w:r>
      <w:proofErr w:type="spellStart"/>
      <w:r w:rsidRPr="00BA5E54">
        <w:rPr>
          <w:rFonts w:ascii="Arial" w:hAnsi="Arial" w:cs="Arial"/>
          <w:b/>
        </w:rPr>
        <w:t>Grid</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xml:space="preserve">: En este enfoque, se definen valores específicos para cada </w:t>
      </w:r>
      <w:proofErr w:type="spellStart"/>
      <w:r w:rsidRPr="007C3022">
        <w:rPr>
          <w:rFonts w:ascii="Arial" w:hAnsi="Arial" w:cs="Arial"/>
        </w:rPr>
        <w:t>hiperparámetro</w:t>
      </w:r>
      <w:proofErr w:type="spellEnd"/>
      <w:r w:rsidRPr="007C3022">
        <w:rPr>
          <w:rFonts w:ascii="Arial" w:hAnsi="Arial" w:cs="Arial"/>
        </w:rPr>
        <w:t xml:space="preserve"> y se realiza una búsqueda exhaustiva en todas las combinaciones posibles. </w:t>
      </w:r>
    </w:p>
    <w:p w14:paraId="3746467D" w14:textId="5520F0CC" w:rsidR="0090232A" w:rsidRPr="007C3022" w:rsidRDefault="0090232A" w:rsidP="0090232A">
      <w:pPr>
        <w:pStyle w:val="NormalWeb"/>
        <w:numPr>
          <w:ilvl w:val="0"/>
          <w:numId w:val="37"/>
        </w:numPr>
        <w:rPr>
          <w:rFonts w:ascii="Arial" w:hAnsi="Arial" w:cs="Arial"/>
        </w:rPr>
      </w:pPr>
      <w:r w:rsidRPr="00BA5E54">
        <w:rPr>
          <w:rFonts w:ascii="Arial" w:hAnsi="Arial" w:cs="Arial"/>
          <w:b/>
        </w:rPr>
        <w:t xml:space="preserve">Búsqueda de </w:t>
      </w:r>
      <w:proofErr w:type="spellStart"/>
      <w:r w:rsidRPr="00BA5E54">
        <w:rPr>
          <w:rFonts w:ascii="Arial" w:hAnsi="Arial" w:cs="Arial"/>
          <w:b/>
        </w:rPr>
        <w:t>hiperbanda</w:t>
      </w:r>
      <w:proofErr w:type="spellEnd"/>
      <w:r w:rsidRPr="00BA5E54">
        <w:rPr>
          <w:rFonts w:ascii="Arial" w:hAnsi="Arial" w:cs="Arial"/>
          <w:b/>
        </w:rPr>
        <w:t xml:space="preserve"> (</w:t>
      </w:r>
      <w:proofErr w:type="spellStart"/>
      <w:r w:rsidRPr="00BA5E54">
        <w:rPr>
          <w:rFonts w:ascii="Arial" w:hAnsi="Arial" w:cs="Arial"/>
          <w:b/>
        </w:rPr>
        <w:t>Hyperband</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Esta estrategia optimiza el uso de los recursos computacionales al asignar de manera eficiente el tiempo de entrenamiento a diferentes configuraciones de hiperparámetros</w:t>
      </w:r>
    </w:p>
    <w:p w14:paraId="55BDF23B" w14:textId="31BF0556" w:rsidR="0090232A" w:rsidRPr="00E6005B" w:rsidRDefault="0090232A" w:rsidP="00052AD6">
      <w:pPr>
        <w:pStyle w:val="NormalWeb"/>
        <w:numPr>
          <w:ilvl w:val="0"/>
          <w:numId w:val="37"/>
        </w:numPr>
        <w:rPr>
          <w:rFonts w:ascii="Arial" w:hAnsi="Arial" w:cs="Arial"/>
        </w:rPr>
      </w:pPr>
      <w:r w:rsidRPr="00BA5E54">
        <w:rPr>
          <w:rFonts w:ascii="Arial" w:hAnsi="Arial" w:cs="Arial"/>
          <w:b/>
        </w:rPr>
        <w:t>Búsqueda de optimización bayesiana (</w:t>
      </w:r>
      <w:proofErr w:type="spellStart"/>
      <w:r w:rsidRPr="00BA5E54">
        <w:rPr>
          <w:rFonts w:ascii="Arial" w:hAnsi="Arial" w:cs="Arial"/>
          <w:b/>
        </w:rPr>
        <w:t>Bayesian</w:t>
      </w:r>
      <w:proofErr w:type="spellEnd"/>
      <w:r w:rsidRPr="00BA5E54">
        <w:rPr>
          <w:rFonts w:ascii="Arial" w:hAnsi="Arial" w:cs="Arial"/>
          <w:b/>
        </w:rPr>
        <w:t xml:space="preserve"> </w:t>
      </w:r>
      <w:proofErr w:type="spellStart"/>
      <w:r w:rsidRPr="00BA5E54">
        <w:rPr>
          <w:rFonts w:ascii="Arial" w:hAnsi="Arial" w:cs="Arial"/>
          <w:b/>
        </w:rPr>
        <w:t>Optimization</w:t>
      </w:r>
      <w:proofErr w:type="spellEnd"/>
      <w:r w:rsidRPr="00BA5E54">
        <w:rPr>
          <w:rFonts w:ascii="Arial" w:hAnsi="Arial" w:cs="Arial"/>
          <w:b/>
        </w:rPr>
        <w:t xml:space="preserve"> </w:t>
      </w:r>
      <w:proofErr w:type="spellStart"/>
      <w:r w:rsidRPr="00BA5E54">
        <w:rPr>
          <w:rFonts w:ascii="Arial" w:hAnsi="Arial" w:cs="Arial"/>
          <w:b/>
        </w:rPr>
        <w:t>Search</w:t>
      </w:r>
      <w:proofErr w:type="spellEnd"/>
      <w:r w:rsidRPr="00BA5E54">
        <w:rPr>
          <w:rFonts w:ascii="Arial" w:hAnsi="Arial" w:cs="Arial"/>
          <w:b/>
        </w:rPr>
        <w:t>)</w:t>
      </w:r>
      <w:r w:rsidRPr="007C3022">
        <w:rPr>
          <w:rFonts w:ascii="Arial" w:hAnsi="Arial" w:cs="Arial"/>
        </w:rPr>
        <w:t>: Utiliza técnicas de optimización bayesiana para encontrar de manera eficiente la mejor combinación de hiperparámetros</w:t>
      </w:r>
      <w:r w:rsidR="00E6005B">
        <w:rPr>
          <w:rFonts w:ascii="Arial" w:hAnsi="Arial" w:cs="Arial"/>
        </w:rPr>
        <w:t>.</w:t>
      </w:r>
    </w:p>
    <w:p w14:paraId="476D2E32" w14:textId="77777777" w:rsidR="0090232A" w:rsidRPr="0090232A" w:rsidRDefault="0090232A" w:rsidP="00052AD6"/>
    <w:p w14:paraId="144B0240" w14:textId="515EAFAF" w:rsidR="0032244E" w:rsidRDefault="00C435BE" w:rsidP="008942A1">
      <w:pPr>
        <w:pStyle w:val="Ttulo3"/>
        <w:rPr>
          <w:rFonts w:ascii="Arial" w:hAnsi="Arial" w:cs="Arial"/>
          <w:lang w:val="es-CU"/>
        </w:rPr>
      </w:pPr>
      <w:bookmarkStart w:id="30" w:name="_Toc151108965"/>
      <w:r w:rsidRPr="0032244E">
        <w:rPr>
          <w:rFonts w:ascii="Arial" w:hAnsi="Arial" w:cs="Arial"/>
          <w:lang w:val="es-CU"/>
        </w:rPr>
        <w:t>2.2.</w:t>
      </w:r>
      <w:r w:rsidR="00651374">
        <w:rPr>
          <w:rFonts w:ascii="Arial" w:hAnsi="Arial" w:cs="Arial"/>
          <w:lang w:val="es-CU"/>
        </w:rPr>
        <w:t>5</w:t>
      </w:r>
      <w:r w:rsidR="0032244E">
        <w:rPr>
          <w:rFonts w:ascii="Arial" w:hAnsi="Arial" w:cs="Arial"/>
          <w:lang w:val="es-CU"/>
        </w:rPr>
        <w:t xml:space="preserve"> </w:t>
      </w:r>
      <w:r w:rsidR="008407CE">
        <w:rPr>
          <w:rFonts w:ascii="Arial" w:hAnsi="Arial" w:cs="Arial"/>
          <w:lang w:val="es-CU"/>
        </w:rPr>
        <w:t>Base Datos</w:t>
      </w:r>
      <w:bookmarkEnd w:id="30"/>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2CA84A29"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w:t>
      </w:r>
      <w:r w:rsidR="00CE2B6C">
        <w:rPr>
          <w:rFonts w:cs="Arial"/>
          <w:szCs w:val="24"/>
        </w:rPr>
        <w:t xml:space="preserve"> </w:t>
      </w:r>
      <w:r w:rsidRPr="00AC2519">
        <w:rPr>
          <w:rFonts w:cs="Arial"/>
          <w:szCs w:val="24"/>
        </w:rPr>
        <w:t>DBMS</w:t>
      </w:r>
      <w:r w:rsidR="00CE2B6C">
        <w:rPr>
          <w:rFonts w:cs="Arial"/>
          <w:szCs w:val="24"/>
        </w:rPr>
        <w:t>(</w:t>
      </w:r>
      <w:proofErr w:type="spellStart"/>
      <w:r w:rsidR="00CE2B6C" w:rsidRPr="00B24436">
        <w:rPr>
          <w:rFonts w:cs="Arial"/>
        </w:rPr>
        <w:t>Database</w:t>
      </w:r>
      <w:proofErr w:type="spellEnd"/>
      <w:r w:rsidR="00CE2B6C" w:rsidRPr="00B24436">
        <w:rPr>
          <w:rFonts w:cs="Arial"/>
        </w:rPr>
        <w:t xml:space="preserve"> Management </w:t>
      </w:r>
      <w:proofErr w:type="spellStart"/>
      <w:r w:rsidR="00CE2B6C" w:rsidRPr="00B24436">
        <w:rPr>
          <w:rFonts w:cs="Arial"/>
        </w:rPr>
        <w:t>System</w:t>
      </w:r>
      <w:proofErr w:type="spellEnd"/>
      <w:r w:rsidR="00CE2B6C">
        <w:rPr>
          <w:rFonts w:cs="Arial"/>
        </w:rPr>
        <w:t>)</w:t>
      </w:r>
      <w:r w:rsidRPr="00AC2519">
        <w:rPr>
          <w:rFonts w:cs="Arial"/>
          <w:szCs w:val="24"/>
        </w:rPr>
        <w:t xml:space="preserve"> para almacenar, recuperar y editar datos</w:t>
      </w:r>
      <w:r w:rsidR="00CF6F00">
        <w:rPr>
          <w:rFonts w:cs="Arial"/>
          <w:szCs w:val="24"/>
        </w:rPr>
        <w:fldChar w:fldCharType="begin"/>
      </w:r>
      <w:r w:rsidR="00336A48">
        <w:rPr>
          <w:rFonts w:cs="Arial"/>
          <w:szCs w:val="24"/>
        </w:rPr>
        <w:instrText xml:space="preserve"> ADDIN ZOTERO_ITEM CSL_CITATION {"citationID":"dGvlgB0v","properties":{"formattedCitation":"[17]","plainCitation":"[17]","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336A48" w:rsidRPr="00336A48">
        <w:rPr>
          <w:rFonts w:cs="Arial"/>
        </w:rPr>
        <w:t>[17]</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lastRenderedPageBreak/>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t>SQLite</w:t>
      </w:r>
    </w:p>
    <w:p w14:paraId="1CA20F98" w14:textId="09573F20"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336A48">
        <w:rPr>
          <w:rFonts w:cs="Arial"/>
          <w:szCs w:val="24"/>
        </w:rPr>
        <w:instrText xml:space="preserve"> ADDIN ZOTERO_ITEM CSL_CITATION {"citationID":"b2e0DD47","properties":{"formattedCitation":"[18]","plainCitation":"[18]","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336A48" w:rsidRPr="00336A48">
        <w:rPr>
          <w:rFonts w:cs="Arial"/>
        </w:rPr>
        <w:t>[18]</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1F777005" w:rsidR="0032244E" w:rsidRPr="0032244E" w:rsidRDefault="00C435BE" w:rsidP="008942A1">
      <w:pPr>
        <w:pStyle w:val="Ttulo3"/>
        <w:rPr>
          <w:rFonts w:ascii="Arial" w:hAnsi="Arial" w:cs="Arial"/>
          <w:lang w:val="es-CU"/>
        </w:rPr>
      </w:pPr>
      <w:bookmarkStart w:id="31" w:name="_Toc151108966"/>
      <w:r w:rsidRPr="0032244E">
        <w:rPr>
          <w:rFonts w:ascii="Arial" w:hAnsi="Arial" w:cs="Arial"/>
          <w:lang w:val="es-CU"/>
        </w:rPr>
        <w:t>2.2.</w:t>
      </w:r>
      <w:r w:rsidR="00651374">
        <w:rPr>
          <w:rFonts w:ascii="Arial" w:hAnsi="Arial" w:cs="Arial"/>
          <w:lang w:val="es-CU"/>
        </w:rPr>
        <w:t>6</w:t>
      </w:r>
      <w:r w:rsidR="0032244E" w:rsidRPr="0032244E">
        <w:rPr>
          <w:rFonts w:ascii="Arial" w:hAnsi="Arial" w:cs="Arial"/>
          <w:lang w:val="es-CU"/>
        </w:rPr>
        <w:t xml:space="preserve"> Django</w:t>
      </w:r>
      <w:bookmarkEnd w:id="31"/>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17011BC7" w:rsidR="0032244E" w:rsidRPr="00437000" w:rsidRDefault="0032244E" w:rsidP="0032244E">
      <w:pPr>
        <w:pStyle w:val="NormalWeb"/>
        <w:rPr>
          <w:rFonts w:ascii="Arial" w:hAnsi="Arial" w:cs="Arial"/>
        </w:rPr>
      </w:pPr>
      <w:r w:rsidRPr="00F30A98">
        <w:rPr>
          <w:rFonts w:ascii="Arial" w:hAnsi="Arial" w:cs="Arial"/>
        </w:rPr>
        <w:t xml:space="preserve">Django sigue el patrón de arquitectura </w:t>
      </w:r>
      <w:r w:rsidR="006164EA">
        <w:rPr>
          <w:rFonts w:ascii="Arial" w:hAnsi="Arial" w:cs="Arial"/>
        </w:rPr>
        <w:t xml:space="preserve">MVC </w:t>
      </w:r>
      <w:r w:rsidRPr="00F30A98">
        <w:rPr>
          <w:rFonts w:ascii="Arial" w:hAnsi="Arial" w:cs="Arial"/>
        </w:rPr>
        <w:t>(</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7C16ECA7"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Uniform</w:t>
      </w:r>
      <w:proofErr w:type="spellEnd"/>
      <w:r w:rsidR="00CE2B6C" w:rsidRPr="00B24436">
        <w:rPr>
          <w:rFonts w:ascii="Arial" w:hAnsi="Arial" w:cs="Arial"/>
        </w:rPr>
        <w:t xml:space="preserve"> </w:t>
      </w:r>
      <w:proofErr w:type="spellStart"/>
      <w:r w:rsidR="00CE2B6C" w:rsidRPr="00B24436">
        <w:rPr>
          <w:rFonts w:ascii="Arial" w:hAnsi="Arial" w:cs="Arial"/>
        </w:rPr>
        <w:t>Resource</w:t>
      </w:r>
      <w:proofErr w:type="spellEnd"/>
      <w:r w:rsidR="00CE2B6C" w:rsidRPr="00B24436">
        <w:rPr>
          <w:rFonts w:ascii="Arial" w:hAnsi="Arial" w:cs="Arial"/>
        </w:rPr>
        <w:t xml:space="preserve"> </w:t>
      </w:r>
      <w:proofErr w:type="spellStart"/>
      <w:r w:rsidR="00CE2B6C" w:rsidRPr="00B24436">
        <w:rPr>
          <w:rFonts w:ascii="Arial" w:hAnsi="Arial" w:cs="Arial"/>
        </w:rPr>
        <w:t>Locator</w:t>
      </w:r>
      <w:proofErr w:type="spellEnd"/>
      <w:r w:rsidR="00CE2B6C">
        <w:rPr>
          <w:rFonts w:ascii="Arial" w:hAnsi="Arial" w:cs="Arial"/>
        </w:rPr>
        <w:t>)</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336A48">
        <w:rPr>
          <w:rFonts w:ascii="Arial" w:hAnsi="Arial" w:cs="Arial"/>
        </w:rPr>
        <w:instrText xml:space="preserve"> ADDIN ZOTERO_ITEM CSL_CITATION {"citationID":"qPPZq28H","properties":{"formattedCitation":"[19]\\uc0\\u8211{}[21]","plainCitation":"[19]–[21]","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336A48" w:rsidRPr="00336A48">
        <w:rPr>
          <w:rFonts w:ascii="Arial" w:hAnsi="Arial" w:cs="Arial"/>
        </w:rPr>
        <w:t>[19]–[21]</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lastRenderedPageBreak/>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32" w:name="_Toc151024766"/>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1</w:t>
      </w:r>
      <w:r w:rsidR="006F791F">
        <w:rPr>
          <w:noProof/>
        </w:rPr>
        <w:fldChar w:fldCharType="end"/>
      </w:r>
      <w:r>
        <w:t xml:space="preserve">: </w:t>
      </w:r>
      <w:r w:rsidRPr="00C4638B">
        <w:t>Arquitectura MWC de Django</w:t>
      </w:r>
      <w:bookmarkEnd w:id="32"/>
      <w:r w:rsidR="006F73A2">
        <w:t xml:space="preserve"> </w:t>
      </w:r>
    </w:p>
    <w:p w14:paraId="3854CFFE" w14:textId="77777777" w:rsidR="00F3667A" w:rsidRDefault="0032244E" w:rsidP="00F3667A">
      <w:pPr>
        <w:keepNext/>
        <w:jc w:val="center"/>
      </w:pPr>
      <w:r>
        <w:rPr>
          <w:rFonts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33" w:name="_Toc151024767"/>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2</w:t>
      </w:r>
      <w:r w:rsidR="006F791F">
        <w:rPr>
          <w:noProof/>
        </w:rPr>
        <w:fldChar w:fldCharType="end"/>
      </w:r>
      <w:r>
        <w:t>: Arquitectura basada en URL de Django</w:t>
      </w:r>
      <w:bookmarkEnd w:id="33"/>
    </w:p>
    <w:p w14:paraId="49D366A8" w14:textId="59C94354" w:rsidR="002A1F8D" w:rsidRDefault="00742DAE" w:rsidP="002E3950">
      <w:pPr>
        <w:pStyle w:val="Ttulo3"/>
        <w:rPr>
          <w:rFonts w:ascii="Arial" w:hAnsi="Arial" w:cs="Arial"/>
        </w:rPr>
      </w:pPr>
      <w:bookmarkStart w:id="34" w:name="_Toc151108967"/>
      <w:r w:rsidRPr="00742DAE">
        <w:rPr>
          <w:rFonts w:ascii="Arial" w:hAnsi="Arial" w:cs="Arial"/>
        </w:rPr>
        <w:t>2.2.</w:t>
      </w:r>
      <w:r w:rsidR="003C5787">
        <w:rPr>
          <w:rFonts w:ascii="Arial" w:hAnsi="Arial" w:cs="Arial"/>
        </w:rPr>
        <w:t>7</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4"/>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2F23A68D"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w:t>
      </w:r>
      <w:r w:rsidRPr="00721D77">
        <w:rPr>
          <w:rFonts w:cs="Arial"/>
          <w:szCs w:val="24"/>
        </w:rPr>
        <w:lastRenderedPageBreak/>
        <w:t>pero su sintaxis simple aumenta la posibilidad de bugs. Su aprendizaje exige dominar conceptos de programación de sistemas</w:t>
      </w:r>
      <w:r w:rsidR="00132834">
        <w:rPr>
          <w:rFonts w:cs="Arial"/>
          <w:szCs w:val="24"/>
        </w:rPr>
        <w:fldChar w:fldCharType="begin"/>
      </w:r>
      <w:r w:rsidR="00336A48">
        <w:rPr>
          <w:rFonts w:cs="Arial"/>
          <w:szCs w:val="24"/>
        </w:rPr>
        <w:instrText xml:space="preserve"> ADDIN ZOTERO_ITEM CSL_CITATION {"citationID":"t5XtFNg1","properties":{"formattedCitation":"[22]","plainCitation":"[22]","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336A48" w:rsidRPr="00336A48">
        <w:rPr>
          <w:rFonts w:cs="Arial"/>
        </w:rPr>
        <w:t>[22]</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5" w:name="_Toc151108968"/>
      <w:r>
        <w:rPr>
          <w:rFonts w:ascii="Arial" w:hAnsi="Arial" w:cs="Arial"/>
          <w:sz w:val="24"/>
          <w:szCs w:val="24"/>
        </w:rPr>
        <w:t xml:space="preserve">2.3 </w:t>
      </w:r>
      <w:r w:rsidR="002E0053" w:rsidRPr="00FE2B80">
        <w:rPr>
          <w:rFonts w:ascii="Arial" w:hAnsi="Arial" w:cs="Arial"/>
          <w:sz w:val="24"/>
          <w:szCs w:val="24"/>
        </w:rPr>
        <w:t>Detección Multivariable</w:t>
      </w:r>
      <w:bookmarkEnd w:id="35"/>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6" w:name="_Toc151108969"/>
      <w:r w:rsidRPr="008C1331">
        <w:rPr>
          <w:rFonts w:ascii="Arial" w:hAnsi="Arial" w:cs="Arial"/>
        </w:rPr>
        <w:t>2.3.1 Métodos Detección Multivariable</w:t>
      </w:r>
      <w:bookmarkEnd w:id="36"/>
      <w:r w:rsidRPr="008C1331">
        <w:rPr>
          <w:rFonts w:ascii="Arial" w:hAnsi="Arial" w:cs="Arial"/>
        </w:rPr>
        <w:t xml:space="preserve">  </w:t>
      </w:r>
    </w:p>
    <w:p w14:paraId="676BD50B" w14:textId="56A59E9D"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336A48">
        <w:rPr>
          <w:rFonts w:ascii="Arial" w:hAnsi="Arial" w:cs="Arial"/>
        </w:rPr>
        <w:instrText xml:space="preserve"> ADDIN ZOTERO_ITEM CSL_CITATION {"citationID":"9TvXCUbr","properties":{"formattedCitation":"[23]","plainCitation":"[23]","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336A48" w:rsidRPr="00336A48">
        <w:rPr>
          <w:rFonts w:ascii="Arial" w:hAnsi="Arial" w:cs="Arial"/>
        </w:rPr>
        <w:t>[23]</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102138">
        <w:rPr>
          <w:rFonts w:ascii="Arial" w:hAnsi="Arial" w:cs="Arial"/>
          <w:b/>
        </w:rPr>
        <w:t>SVM</w:t>
      </w:r>
      <w:r w:rsidRPr="00A310F0">
        <w:rPr>
          <w:rFonts w:ascii="Arial" w:hAnsi="Arial" w:cs="Arial"/>
        </w:rPr>
        <w:t xml:space="preserve">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w:t>
      </w:r>
      <w:r w:rsidRPr="00A310F0">
        <w:rPr>
          <w:rFonts w:ascii="Arial" w:hAnsi="Arial" w:cs="Arial"/>
        </w:rPr>
        <w:lastRenderedPageBreak/>
        <w:t xml:space="preserve">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102138">
        <w:rPr>
          <w:rFonts w:ascii="Arial" w:hAnsi="Arial" w:cs="Arial"/>
          <w:b/>
        </w:rPr>
        <w:t>Naive</w:t>
      </w:r>
      <w:proofErr w:type="spellEnd"/>
      <w:r w:rsidRPr="00102138">
        <w:rPr>
          <w:rFonts w:ascii="Arial" w:hAnsi="Arial" w:cs="Arial"/>
          <w:b/>
        </w:rPr>
        <w:t xml:space="preser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102138">
        <w:rPr>
          <w:rFonts w:ascii="Arial" w:hAnsi="Arial" w:cs="Arial"/>
          <w:b/>
        </w:rPr>
        <w:t>Random</w:t>
      </w:r>
      <w:proofErr w:type="spellEnd"/>
      <w:r w:rsidRPr="00102138">
        <w:rPr>
          <w:rFonts w:ascii="Arial" w:hAnsi="Arial" w:cs="Arial"/>
          <w:b/>
        </w:rPr>
        <w:t xml:space="preserve">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3256255E" w:rsidR="003C14F7" w:rsidRPr="003C14F7" w:rsidRDefault="00DC0D66" w:rsidP="003C14F7">
      <w:pPr>
        <w:pStyle w:val="Ttulo3"/>
        <w:rPr>
          <w:rFonts w:ascii="Arial" w:hAnsi="Arial" w:cs="Arial"/>
        </w:rPr>
      </w:pPr>
      <w:bookmarkStart w:id="37" w:name="_Toc151108970"/>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7"/>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8" w:name="_Toc151108971"/>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8"/>
    </w:p>
    <w:p w14:paraId="2BF53486" w14:textId="4847A010"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987F8E">
        <w:rPr>
          <w:rFonts w:ascii="Arial" w:hAnsi="Arial" w:cs="Arial"/>
        </w:rPr>
        <w:instrText xml:space="preserve"> ADDIN ZOTERO_ITEM CSL_CITATION {"citationID":"as45ZZwQ","properties":{"formattedCitation":"[24]","plainCitation":"[24]","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2]]},"issued":{"date-parts":[["2020",12,19]]}}}],"schema":"https://github.com/citation-style-language/schema/raw/master/csl-citation.json"} </w:instrText>
      </w:r>
      <w:r w:rsidR="00832BD9">
        <w:rPr>
          <w:rFonts w:ascii="Arial" w:hAnsi="Arial" w:cs="Arial"/>
        </w:rPr>
        <w:fldChar w:fldCharType="separate"/>
      </w:r>
      <w:r w:rsidR="00336A48" w:rsidRPr="00336A48">
        <w:rPr>
          <w:rFonts w:ascii="Arial" w:hAnsi="Arial" w:cs="Arial"/>
        </w:rPr>
        <w:t>[24]</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0FBA11E2"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21DE7508"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336A48">
        <w:rPr>
          <w:rFonts w:ascii="Arial" w:hAnsi="Arial" w:cs="Arial"/>
        </w:rPr>
        <w:instrText xml:space="preserve"> ADDIN ZOTERO_ITEM CSL_CITATION {"citationID":"DljqmMtN","properties":{"formattedCitation":"[25]","plainCitation":"[25]","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336A48" w:rsidRPr="00336A48">
        <w:rPr>
          <w:rFonts w:ascii="Arial" w:hAnsi="Arial" w:cs="Arial"/>
        </w:rPr>
        <w:t>[25]</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lastRenderedPageBreak/>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21"/>
                    <a:srcRect l="22702" t="32244" r="19527" b="31342"/>
                    <a:stretch/>
                  </pic:blipFill>
                  <pic:spPr>
                    <a:xfrm>
                      <a:off x="0" y="0"/>
                      <a:ext cx="5400040" cy="1913274"/>
                    </a:xfrm>
                    <a:prstGeom prst="rect">
                      <a:avLst/>
                    </a:prstGeom>
                  </pic:spPr>
                </pic:pic>
              </a:graphicData>
            </a:graphic>
          </wp:inline>
        </w:drawing>
      </w:r>
    </w:p>
    <w:p w14:paraId="53EC7000" w14:textId="258B2995" w:rsidR="008A3E4C" w:rsidRDefault="00F3667A" w:rsidP="00F3667A">
      <w:pPr>
        <w:pStyle w:val="Ilustraciones"/>
        <w:rPr>
          <w:rFonts w:cs="Arial"/>
          <w:sz w:val="24"/>
          <w:szCs w:val="24"/>
        </w:rPr>
      </w:pPr>
      <w:bookmarkStart w:id="39" w:name="_Toc151108989"/>
      <w:r>
        <w:t xml:space="preserve">Ilustración </w:t>
      </w:r>
      <w:r>
        <w:fldChar w:fldCharType="begin"/>
      </w:r>
      <w:r>
        <w:instrText xml:space="preserve"> SEQ Ilustración \* ARABIC </w:instrText>
      </w:r>
      <w:r>
        <w:fldChar w:fldCharType="separate"/>
      </w:r>
      <w:r w:rsidR="0081407E">
        <w:rPr>
          <w:noProof/>
        </w:rPr>
        <w:t>12</w:t>
      </w:r>
      <w:r>
        <w:fldChar w:fldCharType="end"/>
      </w:r>
      <w:r>
        <w:t>: Neurona Biológica</w:t>
      </w:r>
      <w:bookmarkEnd w:id="39"/>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40" w:name="_Toc151108972"/>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40"/>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24279C44"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336A48">
        <w:rPr>
          <w:rFonts w:ascii="Arial" w:hAnsi="Arial" w:cs="Arial"/>
        </w:rPr>
        <w:instrText xml:space="preserve"> ADDIN ZOTERO_ITEM CSL_CITATION {"citationID":"t2iu7Bll","properties":{"formattedCitation":"[26]","plainCitation":"[26]","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336A48">
        <w:rPr>
          <w:rFonts w:ascii="Cambria Math" w:hAnsi="Cambria Math" w:cs="Cambria Math"/>
        </w:rPr>
        <w:instrText>⋯</w:instrText>
      </w:r>
      <w:r w:rsidR="00336A48">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336A48">
        <w:rPr>
          <w:rFonts w:ascii="Cambria Math" w:hAnsi="Cambria Math" w:cs="Cambria Math"/>
        </w:rPr>
        <w:instrText>⋯</w:instrText>
      </w:r>
      <w:r w:rsidR="00336A48">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336A48" w:rsidRPr="00336A48">
        <w:rPr>
          <w:rFonts w:ascii="Arial" w:hAnsi="Arial" w:cs="Arial"/>
        </w:rPr>
        <w:t>[26]</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w:lastRenderedPageBreak/>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X1*W1+X2*W2+…+</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2"/>
                    <a:srcRect l="30101" t="30081" r="29155" b="38192"/>
                    <a:stretch/>
                  </pic:blipFill>
                  <pic:spPr>
                    <a:xfrm>
                      <a:off x="0" y="0"/>
                      <a:ext cx="4967417" cy="2174790"/>
                    </a:xfrm>
                    <a:prstGeom prst="rect">
                      <a:avLst/>
                    </a:prstGeom>
                  </pic:spPr>
                </pic:pic>
              </a:graphicData>
            </a:graphic>
          </wp:inline>
        </w:drawing>
      </w:r>
    </w:p>
    <w:p w14:paraId="06684703" w14:textId="3957352C" w:rsidR="00D44D1D" w:rsidRDefault="00F3667A" w:rsidP="00F3667A">
      <w:pPr>
        <w:pStyle w:val="Ilustraciones"/>
        <w:rPr>
          <w:rFonts w:cs="Arial"/>
          <w:strike/>
          <w:noProof/>
          <w:sz w:val="24"/>
          <w:szCs w:val="24"/>
        </w:rPr>
      </w:pPr>
      <w:bookmarkStart w:id="41" w:name="_Toc151108990"/>
      <w:r>
        <w:t xml:space="preserve">Ilustración </w:t>
      </w:r>
      <w:r>
        <w:fldChar w:fldCharType="begin"/>
      </w:r>
      <w:r>
        <w:instrText xml:space="preserve"> SEQ Ilustración \* ARABIC</w:instrText>
      </w:r>
      <w:r w:rsidR="00A004E7">
        <w:instrText xml:space="preserve"> </w:instrText>
      </w:r>
      <w:r>
        <w:fldChar w:fldCharType="separate"/>
      </w:r>
      <w:r w:rsidR="0081407E">
        <w:rPr>
          <w:noProof/>
        </w:rPr>
        <w:t>13</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41"/>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42" w:name="_Toc151108973"/>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42"/>
    </w:p>
    <w:p w14:paraId="678EE695" w14:textId="460D13FA"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00987F8E">
        <w:rPr>
          <w:rFonts w:cs="Arial"/>
          <w:szCs w:val="24"/>
        </w:rPr>
        <w:instrText xml:space="preserve"> ADDIN ZOTERO_ITEM CSL_CITATION {"citationID":"s34qVU0R","properties":{"formattedCitation":"[24]","plainCitation":"[24]","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2]]},"issued":{"date-parts":[["2020",12,19]]}}}],"schema":"https://github.com/citation-style-language/schema/raw/master/csl-citation.json"} </w:instrText>
      </w:r>
      <w:r w:rsidRPr="000E1E4D">
        <w:rPr>
          <w:rFonts w:cs="Arial"/>
          <w:szCs w:val="24"/>
        </w:rPr>
        <w:fldChar w:fldCharType="separate"/>
      </w:r>
      <w:r w:rsidR="00336A48" w:rsidRPr="00336A48">
        <w:rPr>
          <w:rFonts w:cs="Arial"/>
        </w:rPr>
        <w:t>[24]</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lastRenderedPageBreak/>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peso adicional para un ajuste mayor de la neuron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737F881B"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B608BB">
        <w:rPr>
          <w:rFonts w:ascii="Arial" w:hAnsi="Arial" w:cs="Arial"/>
        </w:rPr>
        <w:t xml:space="preserve"> </w:t>
      </w:r>
      <w:r w:rsidR="00CE2B6C">
        <w:rPr>
          <w:rFonts w:ascii="Arial" w:hAnsi="Arial" w:cs="Arial"/>
        </w:rPr>
        <w:t>(</w:t>
      </w:r>
      <w:proofErr w:type="spellStart"/>
      <w:r w:rsidR="00CE2B6C" w:rsidRPr="00B24436">
        <w:rPr>
          <w:rFonts w:ascii="Arial" w:hAnsi="Arial" w:cs="Arial"/>
        </w:rPr>
        <w:t>Rectified</w:t>
      </w:r>
      <w:proofErr w:type="spellEnd"/>
      <w:r w:rsidR="00CE2B6C" w:rsidRPr="00B24436">
        <w:rPr>
          <w:rFonts w:ascii="Arial" w:hAnsi="Arial" w:cs="Arial"/>
        </w:rPr>
        <w:t xml:space="preserve"> Linear </w:t>
      </w:r>
      <w:proofErr w:type="spellStart"/>
      <w:r w:rsidR="00CE2B6C" w:rsidRPr="00B24436">
        <w:rPr>
          <w:rFonts w:ascii="Arial" w:hAnsi="Arial" w:cs="Arial"/>
        </w:rPr>
        <w:t>Unit</w:t>
      </w:r>
      <w:proofErr w:type="spellEnd"/>
      <w:r w:rsidR="00CE2B6C">
        <w:rPr>
          <w:rFonts w:ascii="Arial" w:hAnsi="Arial" w:cs="Arial"/>
        </w:rPr>
        <w:t>)</w:t>
      </w:r>
      <w:r w:rsidR="0094368B" w:rsidRPr="007603D0">
        <w:rPr>
          <w:rFonts w:ascii="Arial" w:hAnsi="Arial" w:cs="Arial"/>
        </w:rPr>
        <w:t xml:space="preserve">, </w:t>
      </w:r>
      <w:r w:rsidR="00B608BB">
        <w:rPr>
          <w:rFonts w:ascii="Arial" w:hAnsi="Arial" w:cs="Arial"/>
        </w:rPr>
        <w:t>(</w:t>
      </w:r>
      <w:proofErr w:type="gramStart"/>
      <w:r w:rsidR="0094368B" w:rsidRPr="007603D0">
        <w:rPr>
          <w:rFonts w:ascii="Arial" w:hAnsi="Arial" w:cs="Arial"/>
        </w:rPr>
        <w:t xml:space="preserve">ver </w:t>
      </w:r>
      <w:r w:rsidR="00EE2FC2">
        <w:rPr>
          <w:rFonts w:ascii="Arial" w:hAnsi="Arial" w:cs="Arial"/>
        </w:rPr>
        <w:t xml:space="preserve">tabla </w:t>
      </w:r>
      <w:r w:rsidR="00EE2FC2" w:rsidRPr="00EE2FC2">
        <w:rPr>
          <w:rFonts w:ascii="Arial" w:hAnsi="Arial" w:cs="Arial"/>
          <w:highlight w:val="yellow"/>
        </w:rPr>
        <w:t>???</w:t>
      </w:r>
      <w:proofErr w:type="gramEnd"/>
      <w:r w:rsidR="00B608BB">
        <w:rPr>
          <w:rFonts w:ascii="Arial" w:hAnsi="Arial" w:cs="Arial"/>
        </w:rPr>
        <w:t>).</w:t>
      </w:r>
      <w:r w:rsidR="0094368B" w:rsidRPr="007603D0">
        <w:rPr>
          <w:rFonts w:ascii="Arial" w:hAnsi="Arial" w:cs="Arial"/>
        </w:rPr>
        <w:t xml:space="preserve">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336A48">
        <w:rPr>
          <w:rFonts w:ascii="Arial" w:hAnsi="Arial" w:cs="Arial"/>
        </w:rPr>
        <w:instrText xml:space="preserve"> ADDIN ZOTERO_ITEM CSL_CITATION {"citationID":"0P62roYG","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336A48" w:rsidRPr="00336A48">
        <w:rPr>
          <w:rFonts w:ascii="Arial" w:hAnsi="Arial" w:cs="Arial"/>
        </w:rPr>
        <w:t>[27]</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2ACF176B" w:rsidR="0064651A" w:rsidRDefault="00847AC9" w:rsidP="00847AC9">
      <w:pPr>
        <w:pStyle w:val="Ilustraciones"/>
      </w:pPr>
      <w:bookmarkStart w:id="43" w:name="_Toc151108991"/>
      <w:r>
        <w:t xml:space="preserve">Ilustración </w:t>
      </w:r>
      <w:r>
        <w:fldChar w:fldCharType="begin"/>
      </w:r>
      <w:r>
        <w:instrText xml:space="preserve"> SEQ Ilustración \* ARABIC </w:instrText>
      </w:r>
      <w:r>
        <w:fldChar w:fldCharType="separate"/>
      </w:r>
      <w:r w:rsidR="0081407E">
        <w:rPr>
          <w:noProof/>
        </w:rPr>
        <w:t>14</w:t>
      </w:r>
      <w:r>
        <w:fldChar w:fldCharType="end"/>
      </w:r>
      <w:r>
        <w:t>: Neurona Artificial</w:t>
      </w:r>
      <w:bookmarkEnd w:id="43"/>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lastRenderedPageBreak/>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6AB272F9" w:rsidR="00953F66" w:rsidRDefault="00847AC9" w:rsidP="00847AC9">
      <w:pPr>
        <w:pStyle w:val="Tablas"/>
        <w:rPr>
          <w:lang w:val="es-CU"/>
        </w:rPr>
      </w:pPr>
      <w:bookmarkStart w:id="44" w:name="_Toc151024745"/>
      <w:r>
        <w:t xml:space="preserve">Tabla </w:t>
      </w:r>
      <w:r>
        <w:fldChar w:fldCharType="begin"/>
      </w:r>
      <w:r>
        <w:instrText xml:space="preserve"> SEQ Tabla \* ARABIC </w:instrText>
      </w:r>
      <w:r>
        <w:fldChar w:fldCharType="separate"/>
      </w:r>
      <w:r w:rsidR="00102138">
        <w:rPr>
          <w:noProof/>
        </w:rPr>
        <w:t>4</w:t>
      </w:r>
      <w:r>
        <w:fldChar w:fldCharType="end"/>
      </w:r>
      <w:r>
        <w:t xml:space="preserve">: </w:t>
      </w:r>
      <w:r w:rsidRPr="0040116D">
        <w:t>Funciones de activación</w:t>
      </w:r>
      <w:bookmarkEnd w:id="44"/>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5" w:name="_Toc151108974"/>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45"/>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422528AF" w14:textId="3297AEFB"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sidR="00BE6A2C">
        <w:rPr>
          <w:rFonts w:eastAsia="Times New Roman" w:cs="Arial"/>
          <w:b/>
          <w:szCs w:val="24"/>
          <w:lang w:val="es-CU" w:eastAsia="es-CU"/>
        </w:rPr>
        <w:t>s</w:t>
      </w:r>
      <w:r w:rsidRPr="00BE6A2C">
        <w:rPr>
          <w:rFonts w:eastAsia="Times New Roman" w:cs="Arial"/>
          <w:b/>
          <w:szCs w:val="24"/>
          <w:lang w:val="es-CU" w:eastAsia="es-CU"/>
        </w:rPr>
        <w:t xml:space="preserve"> ocultas</w:t>
      </w:r>
      <w:r w:rsidRPr="00792B02">
        <w:rPr>
          <w:rFonts w:eastAsia="Times New Roman" w:cs="Arial"/>
          <w:szCs w:val="24"/>
          <w:lang w:val="es-CU" w:eastAsia="es-CU"/>
        </w:rPr>
        <w:t>: Ubicada</w:t>
      </w:r>
      <w:r w:rsidR="00BE6A2C">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608BB">
        <w:rPr>
          <w:rFonts w:eastAsia="Times New Roman" w:cs="Arial"/>
          <w:b/>
          <w:szCs w:val="24"/>
          <w:lang w:val="es-CU" w:eastAsia="es-CU"/>
        </w:rPr>
        <w:t>Capa de salida:</w:t>
      </w:r>
      <w:r w:rsidRPr="00792B02">
        <w:rPr>
          <w:rFonts w:eastAsia="Times New Roman" w:cs="Arial"/>
          <w:szCs w:val="24"/>
          <w:lang w:val="es-CU" w:eastAsia="es-CU"/>
        </w:rPr>
        <w:t xml:space="preserve">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lastRenderedPageBreak/>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38463C7D" w:rsidR="00792B02" w:rsidRDefault="00847AC9" w:rsidP="00847AC9">
      <w:pPr>
        <w:pStyle w:val="Ilustraciones"/>
        <w:rPr>
          <w:rFonts w:eastAsia="Times New Roman" w:cs="Arial"/>
          <w:sz w:val="24"/>
          <w:szCs w:val="24"/>
          <w:lang w:val="es-CU" w:eastAsia="es-CU"/>
        </w:rPr>
      </w:pPr>
      <w:bookmarkStart w:id="46" w:name="_Toc151108992"/>
      <w:r>
        <w:t xml:space="preserve">Ilustración </w:t>
      </w:r>
      <w:r>
        <w:fldChar w:fldCharType="begin"/>
      </w:r>
      <w:r>
        <w:instrText xml:space="preserve"> SEQ Ilustración \* ARABIC </w:instrText>
      </w:r>
      <w:r>
        <w:fldChar w:fldCharType="separate"/>
      </w:r>
      <w:r w:rsidR="0081407E">
        <w:rPr>
          <w:noProof/>
        </w:rPr>
        <w:t>15</w:t>
      </w:r>
      <w:r>
        <w:fldChar w:fldCharType="end"/>
      </w:r>
      <w:r>
        <w:t>: Red Neuronal Multicapa</w:t>
      </w:r>
      <w:bookmarkEnd w:id="46"/>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7" w:name="_Toc151108975"/>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7"/>
    </w:p>
    <w:p w14:paraId="7EAB03E1" w14:textId="4244C90D"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sidR="002509BF">
        <w:rPr>
          <w:rFonts w:ascii="Arial" w:hAnsi="Arial" w:cs="Arial"/>
        </w:rPr>
        <w:t>a</w:t>
      </w:r>
      <w:r w:rsidRPr="00A07766">
        <w:rPr>
          <w:rFonts w:ascii="Arial" w:hAnsi="Arial" w:cs="Arial"/>
        </w:rPr>
        <w:t xml:space="preserve">s </w:t>
      </w:r>
      <w:r w:rsidR="002509BF">
        <w:rPr>
          <w:rFonts w:ascii="Arial" w:hAnsi="Arial" w:cs="Arial"/>
        </w:rPr>
        <w:t>respuestas</w:t>
      </w:r>
      <w:r w:rsidRPr="00A07766">
        <w:rPr>
          <w:rFonts w:ascii="Arial" w:hAnsi="Arial" w:cs="Arial"/>
        </w:rPr>
        <w:t xml:space="preserve"> </w:t>
      </w:r>
      <w:r w:rsidR="002509BF">
        <w:rPr>
          <w:rFonts w:ascii="Arial" w:hAnsi="Arial" w:cs="Arial"/>
        </w:rPr>
        <w:t>correctas</w:t>
      </w:r>
      <w:r w:rsidR="00E72536" w:rsidRPr="00A07766">
        <w:rPr>
          <w:rFonts w:ascii="Arial" w:hAnsi="Arial" w:cs="Arial"/>
        </w:rPr>
        <w:fldChar w:fldCharType="begin"/>
      </w:r>
      <w:r w:rsidR="00336A48">
        <w:rPr>
          <w:rFonts w:ascii="Arial" w:hAnsi="Arial" w:cs="Arial"/>
        </w:rPr>
        <w:instrText xml:space="preserve"> ADDIN ZOTERO_ITEM CSL_CITATION {"citationID":"OZo9dtWG","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336A48" w:rsidRPr="00336A48">
        <w:rPr>
          <w:rFonts w:ascii="Arial" w:hAnsi="Arial" w:cs="Arial"/>
        </w:rPr>
        <w:t>[27]</w:t>
      </w:r>
      <w:r w:rsidR="00E72536" w:rsidRPr="00A07766">
        <w:rPr>
          <w:rFonts w:ascii="Arial" w:hAnsi="Arial" w:cs="Arial"/>
        </w:rPr>
        <w:fldChar w:fldCharType="end"/>
      </w:r>
      <w:r w:rsidR="00E72536" w:rsidRPr="00A07766">
        <w:rPr>
          <w:rFonts w:ascii="Arial" w:hAnsi="Arial" w:cs="Arial"/>
        </w:rPr>
        <w:t>.</w:t>
      </w:r>
    </w:p>
    <w:p w14:paraId="53D7B9F9" w14:textId="7B34A8D0" w:rsidR="00145254" w:rsidRDefault="00145254" w:rsidP="005F1828">
      <w:pPr>
        <w:pStyle w:val="NormalWeb"/>
        <w:rPr>
          <w:rFonts w:ascii="Arial" w:hAnsi="Arial" w:cs="Arial"/>
        </w:rPr>
      </w:pPr>
      <w:r>
        <w:rPr>
          <w:rFonts w:ascii="Arial" w:hAnsi="Arial" w:cs="Arial"/>
        </w:rPr>
        <w:t xml:space="preserve">Formas de entrenar una </w:t>
      </w:r>
      <w:r w:rsidR="00D43028">
        <w:rPr>
          <w:rFonts w:ascii="Arial" w:hAnsi="Arial" w:cs="Arial"/>
        </w:rPr>
        <w:t>red neuronal</w:t>
      </w:r>
      <w:r w:rsidR="00D43028">
        <w:rPr>
          <w:rFonts w:ascii="Arial" w:hAnsi="Arial" w:cs="Arial"/>
        </w:rPr>
        <w:fldChar w:fldCharType="begin"/>
      </w:r>
      <w:r w:rsidR="00987F8E">
        <w:rPr>
          <w:rFonts w:ascii="Arial" w:hAnsi="Arial" w:cs="Arial"/>
        </w:rPr>
        <w:instrText xml:space="preserve"> ADDIN ZOTERO_ITEM CSL_CITATION {"citationID":"tYeRgPCB","properties":{"formattedCitation":"[28]","plainCitation":"[28]","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5]]},"issued":{"date-parts":[["2022",4,22]]}}}],"schema":"https://github.com/citation-style-language/schema/raw/master/csl-citation.json"} </w:instrText>
      </w:r>
      <w:r w:rsidR="00D43028">
        <w:rPr>
          <w:rFonts w:ascii="Arial" w:hAnsi="Arial" w:cs="Arial"/>
        </w:rPr>
        <w:fldChar w:fldCharType="separate"/>
      </w:r>
      <w:r w:rsidR="00336A48" w:rsidRPr="00336A48">
        <w:rPr>
          <w:rFonts w:ascii="Arial" w:hAnsi="Arial" w:cs="Arial"/>
        </w:rPr>
        <w:t>[28]</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rsidRPr="00BE6A2C">
        <w:rPr>
          <w:b/>
        </w:rPr>
        <w:t>Aprendizaje supervisado</w:t>
      </w:r>
      <w:r>
        <w:t xml:space="preserve">: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rsidRPr="00BE6A2C">
        <w:rPr>
          <w:b/>
        </w:rPr>
        <w:t>Aprendizaje no supervisado</w:t>
      </w:r>
      <w:r>
        <w:t xml:space="preserve">: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rsidRPr="00BE6A2C">
        <w:rPr>
          <w:b/>
        </w:rPr>
        <w:t>Transferencia de aprendizaje</w:t>
      </w:r>
      <w:r>
        <w:t xml:space="preserv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lastRenderedPageBreak/>
        <w:t>Aprendizaje Supervisado</w:t>
      </w:r>
    </w:p>
    <w:p w14:paraId="2E89E895" w14:textId="05EC287C" w:rsidR="00AE28A4" w:rsidRDefault="00AE28A4" w:rsidP="00AE28A4">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F4BAF64" w14:textId="1A6D957E"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987F8E">
        <w:instrText xml:space="preserve"> ADDIN ZOTERO_ITEM CSL_CITATION {"citationID":"XqoyOcch","properties":{"formattedCitation":"[29]","plainCitation":"[29]","noteIndex":0},"citationItems":[{"id":85,"uris":["http://zotero.org/users/local/VnSabxvy/items/XELXAJCK"],"itemData":{"id":85,"type":"webpage","title":"Opciones para entrenar una red neuronal de deep learning - MATLAB trainingOptions","URL":"https://www.mathworks.com/help/deeplearning/ref/trainingoptions_es.html","accessed":{"date-parts":[["2023",11,15]]}}}],"schema":"https://github.com/citation-style-language/schema/raw/master/csl-citation.json"} </w:instrText>
      </w:r>
      <w:r w:rsidR="0053092D">
        <w:fldChar w:fldCharType="separate"/>
      </w:r>
      <w:r w:rsidR="00336A48" w:rsidRPr="00336A48">
        <w:rPr>
          <w:rFonts w:cs="Arial"/>
        </w:rPr>
        <w:t>[29]</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rsidRPr="00BE6A2C">
        <w:rPr>
          <w:b/>
        </w:rPr>
        <w:t>Descenso del gradiente</w:t>
      </w:r>
      <w:r>
        <w:t xml:space="preserv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rsidRPr="00BE6A2C">
        <w:rPr>
          <w:b/>
        </w:rPr>
        <w:t>Retropropagación</w:t>
      </w:r>
      <w:proofErr w:type="spellEnd"/>
      <w:r w:rsidRPr="00BE6A2C">
        <w:rPr>
          <w:b/>
        </w:rPr>
        <w:t xml:space="preserve"> (</w:t>
      </w:r>
      <w:proofErr w:type="spellStart"/>
      <w:r w:rsidRPr="00BE6A2C">
        <w:rPr>
          <w:b/>
        </w:rPr>
        <w:t>Backpropagation</w:t>
      </w:r>
      <w:proofErr w:type="spellEnd"/>
      <w:r w:rsidR="0053092D" w:rsidRPr="00BE6A2C">
        <w:rPr>
          <w:b/>
        </w:rPr>
        <w:t>)</w:t>
      </w:r>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0E78AEE4" w14:textId="02489AA0" w:rsidR="00C70423" w:rsidRDefault="005F1828" w:rsidP="00C70423">
      <w:pPr>
        <w:pStyle w:val="NormalWeb"/>
        <w:rPr>
          <w:rFonts w:ascii="Arial" w:hAnsi="Arial" w:cs="Arial"/>
        </w:rPr>
      </w:pPr>
      <w:r w:rsidRPr="005F1828">
        <w:rPr>
          <w:rFonts w:ascii="Arial" w:hAnsi="Arial" w:cs="Arial"/>
        </w:rPr>
        <w:t>Durante el entrenamiento, los datos son presentados de forma iterativa a la red</w:t>
      </w:r>
      <w:r w:rsidR="000012DE">
        <w:rPr>
          <w:rFonts w:ascii="Arial" w:hAnsi="Arial" w:cs="Arial"/>
        </w:rPr>
        <w:t xml:space="preserve"> en formas de épocas;</w:t>
      </w:r>
      <w:r w:rsidR="000012DE" w:rsidRPr="000012DE">
        <w:rPr>
          <w:rFonts w:ascii="Arial" w:hAnsi="Arial" w:cs="Arial"/>
        </w:rPr>
        <w:t xml:space="preserve"> una época se refiere a una pasada completa de todo el conjunto de datos de entrenamiento durante el proceso de</w:t>
      </w:r>
      <w:r w:rsidR="000012DE">
        <w:rPr>
          <w:rFonts w:ascii="Arial" w:hAnsi="Arial" w:cs="Arial"/>
        </w:rPr>
        <w:t xml:space="preserve"> </w:t>
      </w:r>
      <w:r w:rsidR="000012DE" w:rsidRPr="000012DE">
        <w:rPr>
          <w:rFonts w:ascii="Arial" w:hAnsi="Arial" w:cs="Arial"/>
        </w:rPr>
        <w:t>optimización.</w:t>
      </w:r>
      <w:r w:rsidR="000012DE">
        <w:rPr>
          <w:rFonts w:ascii="Arial" w:hAnsi="Arial" w:cs="Arial"/>
        </w:rPr>
        <w:t xml:space="preserve"> </w:t>
      </w:r>
      <w:r w:rsidRPr="005F1828">
        <w:rPr>
          <w:rFonts w:ascii="Arial" w:hAnsi="Arial" w:cs="Arial"/>
        </w:rPr>
        <w:t xml:space="preserve">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r w:rsidR="00D80B45">
        <w:rPr>
          <w:rFonts w:ascii="Arial" w:hAnsi="Arial" w:cs="Arial"/>
        </w:rPr>
        <w:t xml:space="preserve"> </w:t>
      </w:r>
      <w:r w:rsidR="00C70423"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336A48">
        <w:rPr>
          <w:rFonts w:ascii="Arial" w:hAnsi="Arial" w:cs="Arial"/>
        </w:rPr>
        <w:instrText xml:space="preserve"> ADDIN ZOTERO_ITEM CSL_CITATION {"citationID":"C1CbwSDi","properties":{"formattedCitation":"[27]","plainCitation":"[27]","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336A48" w:rsidRPr="00336A48">
        <w:rPr>
          <w:rFonts w:ascii="Arial" w:hAnsi="Arial" w:cs="Arial"/>
        </w:rPr>
        <w:t>[27]</w:t>
      </w:r>
      <w:r w:rsidR="00F3532A">
        <w:rPr>
          <w:rFonts w:ascii="Arial" w:hAnsi="Arial" w:cs="Arial"/>
        </w:rPr>
        <w:fldChar w:fldCharType="end"/>
      </w:r>
      <w:r w:rsidR="00C70423" w:rsidRPr="00C70423">
        <w:rPr>
          <w:rFonts w:ascii="Arial" w:hAnsi="Arial" w:cs="Arial"/>
        </w:rPr>
        <w:t>.</w:t>
      </w:r>
    </w:p>
    <w:p w14:paraId="36609A6E" w14:textId="75775FF8" w:rsidR="00403D2C" w:rsidRDefault="00403D2C" w:rsidP="00C70423">
      <w:pPr>
        <w:pStyle w:val="NormalWeb"/>
        <w:rPr>
          <w:rFonts w:ascii="Arial" w:hAnsi="Arial" w:cs="Arial"/>
          <w:b/>
        </w:rPr>
      </w:pPr>
      <w:r w:rsidRPr="00403D2C">
        <w:rPr>
          <w:rFonts w:ascii="Arial" w:hAnsi="Arial" w:cs="Arial"/>
          <w:b/>
        </w:rPr>
        <w:t>Graficas de Evaluación</w:t>
      </w:r>
    </w:p>
    <w:p w14:paraId="14419277" w14:textId="4474B914" w:rsidR="00D302FB" w:rsidRPr="00BB3372" w:rsidRDefault="00BB3372" w:rsidP="009C6B17">
      <w:pPr>
        <w:pStyle w:val="NormalWeb"/>
        <w:rPr>
          <w:rFonts w:ascii="Arial" w:hAnsi="Arial" w:cs="Arial"/>
        </w:rPr>
      </w:pPr>
      <w:r w:rsidRPr="00BB3372">
        <w:rPr>
          <w:rFonts w:ascii="Arial" w:hAnsi="Arial" w:cs="Arial"/>
        </w:rPr>
        <w:t>Las gráficas de entrenamiento de pérdida y precisión son muy útiles para visualizar el progreso de un modelo de aprendizaje automático a medida que se entrena. Permiten ver si el modelo está aprendiendo efectivamente o si existe algún problema en el proceso de entrenamiento.</w:t>
      </w:r>
    </w:p>
    <w:p w14:paraId="574D04EA" w14:textId="6FB1D4E7" w:rsidR="009C6B17" w:rsidRPr="009C6B17" w:rsidRDefault="009F4F77" w:rsidP="009C6B17">
      <w:pPr>
        <w:pStyle w:val="NormalWeb"/>
        <w:rPr>
          <w:rFonts w:ascii="Arial" w:hAnsi="Arial" w:cs="Arial"/>
        </w:rPr>
      </w:pPr>
      <w:r w:rsidRPr="009F4F77">
        <w:rPr>
          <w:rFonts w:ascii="Arial" w:hAnsi="Arial" w:cs="Arial"/>
        </w:rPr>
        <w:t xml:space="preserve">La gráfica de </w:t>
      </w:r>
      <w:r w:rsidR="00396E3B">
        <w:rPr>
          <w:rFonts w:ascii="Arial" w:hAnsi="Arial" w:cs="Arial"/>
        </w:rPr>
        <w:t>p</w:t>
      </w:r>
      <w:r w:rsidR="00396E3B" w:rsidRPr="009F4F77">
        <w:rPr>
          <w:rFonts w:ascii="Arial" w:hAnsi="Arial" w:cs="Arial"/>
        </w:rPr>
        <w:t>é</w:t>
      </w:r>
      <w:r w:rsidR="00396E3B">
        <w:rPr>
          <w:rFonts w:ascii="Arial" w:hAnsi="Arial" w:cs="Arial"/>
        </w:rPr>
        <w:t>rdida</w:t>
      </w:r>
      <w:r w:rsidRPr="009F4F77">
        <w:rPr>
          <w:rFonts w:ascii="Arial" w:hAnsi="Arial" w:cs="Arial"/>
        </w:rPr>
        <w:t xml:space="preserve">/época en machine </w:t>
      </w:r>
      <w:proofErr w:type="spellStart"/>
      <w:r w:rsidRPr="009F4F77">
        <w:rPr>
          <w:rFonts w:ascii="Arial" w:hAnsi="Arial" w:cs="Arial"/>
        </w:rPr>
        <w:t>learning</w:t>
      </w:r>
      <w:proofErr w:type="spellEnd"/>
      <w:r w:rsidRPr="009F4F77">
        <w:rPr>
          <w:rFonts w:ascii="Arial" w:hAnsi="Arial" w:cs="Arial"/>
        </w:rPr>
        <w:t xml:space="preserve"> muestra cómo cambia la función de pérdida a medida que el modelo se entrena a lo largo de las épocas. Por otro lado, la gráfica de precisión/época representa la evolución de la precisión del modelo a medida que se entrena en cada época. Ambas gráficas son herramientas importantes para evaluar el rendimiento y el progreso del modelo durante el entrenamiento.</w:t>
      </w:r>
      <w:r w:rsidR="00382BB4">
        <w:rPr>
          <w:rFonts w:ascii="Arial" w:hAnsi="Arial" w:cs="Arial"/>
        </w:rPr>
        <w:fldChar w:fldCharType="begin"/>
      </w:r>
      <w:r w:rsidR="00987F8E">
        <w:rPr>
          <w:rFonts w:ascii="Arial" w:hAnsi="Arial" w:cs="Arial"/>
        </w:rPr>
        <w:instrText xml:space="preserve"> ADDIN ZOTERO_ITEM CSL_CITATION {"citationID":"oQp1HOCA","properties":{"formattedCitation":"[30]","plainCitation":"[30]","noteIndex":0},"citationItems":[{"id":129,"uris":["http://zotero.org/users/local/VnSabxvy/items/UJKZ4WND"],"itemData":{"id":129,"type":"webpage","title":"Monitorizar el progreso del entrenamiento de deep learning - MATLAB &amp; Simulink","URL":"https://www.mathworks.com/help/deeplearning/ug/monitor-deep-learning-training-progress_es.html","accessed":{"date-parts":[["2023",11,29]]}}}],"schema":"https://github.com/citation-style-language/schema/raw/master/csl-citation.json"} </w:instrText>
      </w:r>
      <w:r w:rsidR="00382BB4">
        <w:rPr>
          <w:rFonts w:ascii="Arial" w:hAnsi="Arial" w:cs="Arial"/>
        </w:rPr>
        <w:fldChar w:fldCharType="separate"/>
      </w:r>
      <w:r w:rsidR="00987F8E" w:rsidRPr="00987F8E">
        <w:rPr>
          <w:rFonts w:ascii="Arial" w:hAnsi="Arial" w:cs="Arial"/>
        </w:rPr>
        <w:t>[30]</w:t>
      </w:r>
      <w:r w:rsidR="00382BB4">
        <w:rPr>
          <w:rFonts w:ascii="Arial" w:hAnsi="Arial" w:cs="Arial"/>
        </w:rPr>
        <w:fldChar w:fldCharType="end"/>
      </w:r>
      <w:r w:rsidR="009C6B17" w:rsidRPr="009C6B17">
        <w:rPr>
          <w:rFonts w:ascii="Arial" w:hAnsi="Arial" w:cs="Arial"/>
        </w:rPr>
        <w:t>.</w:t>
      </w:r>
    </w:p>
    <w:p w14:paraId="7F2FF4CC" w14:textId="7A29BFDC" w:rsidR="009C6B17" w:rsidRPr="009C6B17" w:rsidRDefault="009C6B17" w:rsidP="009C6B17">
      <w:pPr>
        <w:pStyle w:val="NormalWeb"/>
        <w:rPr>
          <w:rFonts w:ascii="Arial" w:hAnsi="Arial" w:cs="Arial"/>
        </w:rPr>
      </w:pPr>
      <w:r w:rsidRPr="009C6B17">
        <w:rPr>
          <w:rFonts w:ascii="Arial" w:hAnsi="Arial" w:cs="Arial"/>
        </w:rPr>
        <w:lastRenderedPageBreak/>
        <w:t>Al analizar la gráfica de precisión/época, se pueden observar diferentes patrones</w:t>
      </w:r>
      <w:r w:rsidR="00987F8E">
        <w:rPr>
          <w:rFonts w:ascii="Arial" w:hAnsi="Arial" w:cs="Arial"/>
        </w:rPr>
        <w:fldChar w:fldCharType="begin"/>
      </w:r>
      <w:r w:rsidR="00987F8E">
        <w:rPr>
          <w:rFonts w:ascii="Arial" w:hAnsi="Arial" w:cs="Arial"/>
        </w:rPr>
        <w:instrText xml:space="preserve"> ADDIN ZOTERO_ITEM CSL_CITATION {"citationID":"OJ2Vwdq5","properties":{"formattedCitation":"[31]","plainCitation":"[31]","noteIndex":0},"citationItems":[{"id":131,"uris":["http://zotero.org/users/local/VnSabxvy/items/ILQXADPF"],"itemData":{"id":131,"type":"webpage","abstract":"Obtenga información sobre cómo ver y evaluar los gráficos y las métricas de cada uno de los trabajos de experimentos de aprendizaje automático automatizado.","language":"es-es","title":"Evaluación de los resultados de los experimentos de aprendizaje automático automatizado - Azure Machine Learning","URL":"https://learn.microsoft.com/es-es/azure/machine-learning/how-to-understand-automated-ml?view=azureml-api-2","author":[{"family":"manashgoswami","given":""}],"accessed":{"date-parts":[["2023",11,29]]},"issued":{"date-parts":[["2023",8,1]]}}}],"schema":"https://github.com/citation-style-language/schema/raw/master/csl-citation.json"} </w:instrText>
      </w:r>
      <w:r w:rsidR="00987F8E">
        <w:rPr>
          <w:rFonts w:ascii="Arial" w:hAnsi="Arial" w:cs="Arial"/>
        </w:rPr>
        <w:fldChar w:fldCharType="separate"/>
      </w:r>
      <w:r w:rsidR="00987F8E" w:rsidRPr="00987F8E">
        <w:rPr>
          <w:rFonts w:ascii="Arial" w:hAnsi="Arial" w:cs="Arial"/>
        </w:rPr>
        <w:t>[31]</w:t>
      </w:r>
      <w:r w:rsidR="00987F8E">
        <w:rPr>
          <w:rFonts w:ascii="Arial" w:hAnsi="Arial" w:cs="Arial"/>
        </w:rPr>
        <w:fldChar w:fldCharType="end"/>
      </w:r>
      <w:r w:rsidRPr="009C6B17">
        <w:rPr>
          <w:rFonts w:ascii="Arial" w:hAnsi="Arial" w:cs="Arial"/>
        </w:rPr>
        <w:t>:</w:t>
      </w:r>
    </w:p>
    <w:p w14:paraId="6DCF36AF" w14:textId="3C6801B6" w:rsidR="009C6B17" w:rsidRPr="009C6B17" w:rsidRDefault="009C6B17" w:rsidP="009C6B17">
      <w:pPr>
        <w:pStyle w:val="NormalWeb"/>
        <w:numPr>
          <w:ilvl w:val="0"/>
          <w:numId w:val="38"/>
        </w:numPr>
        <w:rPr>
          <w:rFonts w:ascii="Arial" w:hAnsi="Arial" w:cs="Arial"/>
        </w:rPr>
      </w:pPr>
      <w:r w:rsidRPr="0057054E">
        <w:rPr>
          <w:rFonts w:ascii="Arial" w:hAnsi="Arial" w:cs="Arial"/>
          <w:b/>
        </w:rPr>
        <w:t>Convergencia</w:t>
      </w:r>
      <w:r w:rsidRPr="009C6B17">
        <w:rPr>
          <w:rFonts w:ascii="Arial" w:hAnsi="Arial" w:cs="Arial"/>
        </w:rPr>
        <w:t>: Si la precisión del modelo aumenta</w:t>
      </w:r>
      <w:r w:rsidR="009F4F77">
        <w:rPr>
          <w:rFonts w:ascii="Arial" w:hAnsi="Arial" w:cs="Arial"/>
        </w:rPr>
        <w:t xml:space="preserve"> y </w:t>
      </w:r>
      <w:r w:rsidR="009F4F77" w:rsidRPr="009F4F77">
        <w:rPr>
          <w:rFonts w:ascii="Arial" w:hAnsi="Arial" w:cs="Arial"/>
        </w:rPr>
        <w:t xml:space="preserve">la función de pérdida disminuye de manera constante y </w:t>
      </w:r>
      <w:r w:rsidR="009F4F77">
        <w:rPr>
          <w:rFonts w:ascii="Arial" w:hAnsi="Arial" w:cs="Arial"/>
        </w:rPr>
        <w:t xml:space="preserve">ambas </w:t>
      </w:r>
      <w:r w:rsidR="009F4F77" w:rsidRPr="009F4F77">
        <w:rPr>
          <w:rFonts w:ascii="Arial" w:hAnsi="Arial" w:cs="Arial"/>
        </w:rPr>
        <w:t>se estabiliza</w:t>
      </w:r>
      <w:r w:rsidR="009F4F77">
        <w:rPr>
          <w:rFonts w:ascii="Arial" w:hAnsi="Arial" w:cs="Arial"/>
        </w:rPr>
        <w:t>n</w:t>
      </w:r>
      <w:r w:rsidR="009F4F77" w:rsidRPr="009F4F77">
        <w:rPr>
          <w:rFonts w:ascii="Arial" w:hAnsi="Arial" w:cs="Arial"/>
        </w:rPr>
        <w:t xml:space="preserve"> a medida que aumentan las épocas</w:t>
      </w:r>
      <w:r w:rsidRPr="009C6B17">
        <w:rPr>
          <w:rFonts w:ascii="Arial" w:hAnsi="Arial" w:cs="Arial"/>
        </w:rPr>
        <w:t xml:space="preserve"> esto indica que el modelo está aprendiendo y mejorando su rendimiento.</w:t>
      </w:r>
    </w:p>
    <w:p w14:paraId="45AF5337" w14:textId="5A728DDE" w:rsidR="009C6B17" w:rsidRDefault="009C6B17" w:rsidP="000D4D68">
      <w:pPr>
        <w:pStyle w:val="NormalWeb"/>
        <w:numPr>
          <w:ilvl w:val="0"/>
          <w:numId w:val="38"/>
        </w:numPr>
        <w:rPr>
          <w:rFonts w:ascii="Arial" w:hAnsi="Arial" w:cs="Arial"/>
        </w:rPr>
      </w:pPr>
      <w:r w:rsidRPr="0057054E">
        <w:rPr>
          <w:rFonts w:ascii="Arial" w:hAnsi="Arial" w:cs="Arial"/>
          <w:b/>
        </w:rPr>
        <w:t>Sobreajuste</w:t>
      </w:r>
      <w:r w:rsidRPr="009C6B17">
        <w:rPr>
          <w:rFonts w:ascii="Arial" w:hAnsi="Arial" w:cs="Arial"/>
        </w:rPr>
        <w:t>: Si la precisión del modelo en los datos de entrenamiento sigue aumentando mientras que la precisión en los datos de validación disminuye o se estabiliza,</w:t>
      </w:r>
      <w:r w:rsidR="0057054E">
        <w:rPr>
          <w:rFonts w:ascii="Arial" w:hAnsi="Arial" w:cs="Arial"/>
        </w:rPr>
        <w:t xml:space="preserve"> o </w:t>
      </w:r>
      <w:r w:rsidR="0057054E" w:rsidRPr="0057054E">
        <w:rPr>
          <w:rFonts w:ascii="Arial" w:hAnsi="Arial" w:cs="Arial"/>
        </w:rPr>
        <w:t>la función de pérdida disminuye rápidamente en las épocas de entrenamiento, pero aumenta en las épocas de validación</w:t>
      </w:r>
      <w:r w:rsidR="0057054E">
        <w:rPr>
          <w:rFonts w:ascii="Arial" w:hAnsi="Arial" w:cs="Arial"/>
        </w:rPr>
        <w:t xml:space="preserve">; </w:t>
      </w:r>
      <w:r w:rsidRPr="009C6B17">
        <w:rPr>
          <w:rFonts w:ascii="Arial" w:hAnsi="Arial" w:cs="Arial"/>
        </w:rPr>
        <w:t xml:space="preserve">puede indicar que el modelo se está </w:t>
      </w:r>
      <w:proofErr w:type="spellStart"/>
      <w:r w:rsidRPr="009C6B17">
        <w:rPr>
          <w:rFonts w:ascii="Arial" w:hAnsi="Arial" w:cs="Arial"/>
        </w:rPr>
        <w:t>sobreajustando</w:t>
      </w:r>
      <w:proofErr w:type="spellEnd"/>
      <w:r w:rsidRPr="009C6B17">
        <w:rPr>
          <w:rFonts w:ascii="Arial" w:hAnsi="Arial" w:cs="Arial"/>
        </w:rPr>
        <w:t xml:space="preserve"> a los datos de entrenamiento y no generaliza bien a nuevos datos.</w:t>
      </w:r>
    </w:p>
    <w:p w14:paraId="6C7F1254" w14:textId="567CD42F" w:rsidR="00BF44D8" w:rsidRDefault="0057054E" w:rsidP="00BF44D8">
      <w:pPr>
        <w:pStyle w:val="NormalWeb"/>
        <w:numPr>
          <w:ilvl w:val="0"/>
          <w:numId w:val="38"/>
        </w:numPr>
        <w:rPr>
          <w:rFonts w:ascii="Arial" w:hAnsi="Arial" w:cs="Arial"/>
        </w:rPr>
      </w:pPr>
      <w:r w:rsidRPr="0057054E">
        <w:rPr>
          <w:rFonts w:ascii="Arial" w:hAnsi="Arial" w:cs="Arial"/>
          <w:b/>
        </w:rPr>
        <w:t>Inestabilidad</w:t>
      </w:r>
      <w:r w:rsidRPr="0057054E">
        <w:rPr>
          <w:rFonts w:ascii="Arial" w:hAnsi="Arial" w:cs="Arial"/>
        </w:rPr>
        <w:t xml:space="preserve">: Si la función de pérdida </w:t>
      </w:r>
      <w:r w:rsidR="000D4D68">
        <w:rPr>
          <w:rFonts w:ascii="Arial" w:hAnsi="Arial" w:cs="Arial"/>
        </w:rPr>
        <w:t xml:space="preserve">o la precisión </w:t>
      </w:r>
      <w:r w:rsidRPr="0057054E">
        <w:rPr>
          <w:rFonts w:ascii="Arial" w:hAnsi="Arial" w:cs="Arial"/>
        </w:rPr>
        <w:t>muestra</w:t>
      </w:r>
      <w:r w:rsidR="000D4D68">
        <w:rPr>
          <w:rFonts w:ascii="Arial" w:hAnsi="Arial" w:cs="Arial"/>
        </w:rPr>
        <w:t>n</w:t>
      </w:r>
      <w:r w:rsidRPr="0057054E">
        <w:rPr>
          <w:rFonts w:ascii="Arial" w:hAnsi="Arial" w:cs="Arial"/>
        </w:rPr>
        <w:t xml:space="preserve"> fluctuaciones significativas en las épocas de entrenamiento, puede indicar inestabilidad en el proceso de entrenamiento y la necesidad de ajustar hiperparámetros o realizar cambios en el modelo.</w:t>
      </w:r>
    </w:p>
    <w:p w14:paraId="0DE4EBEA" w14:textId="223B2582" w:rsidR="00BF44D8" w:rsidRDefault="00BF44D8" w:rsidP="00BF44D8">
      <w:pPr>
        <w:pStyle w:val="NormalWeb"/>
        <w:rPr>
          <w:rFonts w:ascii="Arial" w:hAnsi="Arial" w:cs="Arial"/>
          <w:b/>
        </w:rPr>
      </w:pPr>
    </w:p>
    <w:p w14:paraId="0992D936" w14:textId="73A8BE83" w:rsidR="00BF44D8" w:rsidRPr="00BF44D8" w:rsidRDefault="00BF44D8" w:rsidP="00BF44D8">
      <w:pPr>
        <w:pStyle w:val="NormalWeb"/>
        <w:rPr>
          <w:rFonts w:ascii="Arial" w:hAnsi="Arial" w:cs="Arial"/>
        </w:rPr>
      </w:pPr>
      <w:r w:rsidRPr="00BF44D8">
        <w:rPr>
          <w:rFonts w:ascii="Arial" w:hAnsi="Arial" w:cs="Arial"/>
        </w:rPr>
        <w:t>La gráfica de matriz de confusión es una representación visual de los resultados de un modelo de clasificación. Esta matriz muestra la relación entre las clases reales y las clases predichas por el modelo. Es una herramienta útil para evaluar el rendimiento de un modelo de aprendizaje automático.</w:t>
      </w:r>
      <w:r w:rsidR="009426C4">
        <w:rPr>
          <w:rFonts w:ascii="Arial" w:hAnsi="Arial" w:cs="Arial"/>
        </w:rPr>
        <w:t xml:space="preserve"> </w:t>
      </w:r>
      <w:r w:rsidRPr="00BF44D8">
        <w:rPr>
          <w:rFonts w:ascii="Arial" w:hAnsi="Arial" w:cs="Arial"/>
        </w:rPr>
        <w:t>La matriz de confusión se organiza en forma de una tabla cuadrada, donde cada fila representa la clase real y cada columna representa la clase predicha. Los elementos de la matriz representan la cantidad de instancias clasificadas en cada categoría</w:t>
      </w:r>
      <w:r w:rsidR="00B8002D">
        <w:rPr>
          <w:rFonts w:ascii="Arial" w:hAnsi="Arial" w:cs="Arial"/>
        </w:rPr>
        <w:fldChar w:fldCharType="begin"/>
      </w:r>
      <w:r w:rsidR="00B8002D">
        <w:rPr>
          <w:rFonts w:ascii="Arial" w:hAnsi="Arial" w:cs="Arial"/>
        </w:rPr>
        <w:instrText xml:space="preserve"> ADDIN ZOTERO_ITEM CSL_CITATION {"citationID":"EV69QIXJ","properties":{"formattedCitation":"[32]","plainCitation":"[32]","noteIndex":0},"citationItems":[{"id":133,"uris":["http://zotero.org/users/local/VnSabxvy/items/KCNF9LB7"],"itemData":{"id":133,"type":"webpage","title":"La matriz de confusión y sus métricas – Inteligencia Artificial –","URL":"https://www.juanbarrios.com/la-matriz-de-confusion-y-sus-metricas/","accessed":{"date-parts":[["2023",11,29]]}}}],"schema":"https://github.com/citation-style-language/schema/raw/master/csl-citation.json"} </w:instrText>
      </w:r>
      <w:r w:rsidR="00B8002D">
        <w:rPr>
          <w:rFonts w:ascii="Arial" w:hAnsi="Arial" w:cs="Arial"/>
        </w:rPr>
        <w:fldChar w:fldCharType="separate"/>
      </w:r>
      <w:r w:rsidR="00B8002D" w:rsidRPr="00B8002D">
        <w:rPr>
          <w:rFonts w:ascii="Arial" w:hAnsi="Arial" w:cs="Arial"/>
        </w:rPr>
        <w:t>[32]</w:t>
      </w:r>
      <w:r w:rsidR="00B8002D">
        <w:rPr>
          <w:rFonts w:ascii="Arial" w:hAnsi="Arial" w:cs="Arial"/>
        </w:rPr>
        <w:fldChar w:fldCharType="end"/>
      </w:r>
      <w:r w:rsidRPr="00BF44D8">
        <w:rPr>
          <w:rFonts w:ascii="Arial" w:hAnsi="Arial" w:cs="Arial"/>
        </w:rPr>
        <w:t>.</w:t>
      </w:r>
    </w:p>
    <w:p w14:paraId="521ABA3A" w14:textId="77777777" w:rsidR="00BF44D8" w:rsidRPr="00BF44D8" w:rsidRDefault="00BF44D8" w:rsidP="00BF44D8">
      <w:pPr>
        <w:pStyle w:val="NormalWeb"/>
        <w:rPr>
          <w:rFonts w:ascii="Arial" w:hAnsi="Arial" w:cs="Arial"/>
        </w:rPr>
      </w:pPr>
    </w:p>
    <w:p w14:paraId="5F268EC6" w14:textId="77777777" w:rsidR="00987F8E" w:rsidRPr="009C6B17" w:rsidRDefault="00987F8E" w:rsidP="00987F8E">
      <w:pPr>
        <w:pStyle w:val="NormalWeb"/>
        <w:ind w:left="360"/>
        <w:rPr>
          <w:rFonts w:ascii="Arial" w:hAnsi="Arial" w:cs="Arial"/>
        </w:rPr>
      </w:pPr>
    </w:p>
    <w:p w14:paraId="4F1CF6DF" w14:textId="2537A121" w:rsidR="006F791F" w:rsidRDefault="006F791F" w:rsidP="00C70423">
      <w:pPr>
        <w:pStyle w:val="NormalWeb"/>
        <w:rPr>
          <w:rFonts w:ascii="Arial" w:hAnsi="Arial" w:cs="Arial"/>
        </w:rPr>
      </w:pPr>
    </w:p>
    <w:p w14:paraId="7461AA86" w14:textId="6D267098" w:rsidR="00316454" w:rsidRPr="00DF634E" w:rsidRDefault="006F791F" w:rsidP="00DF634E">
      <w:pPr>
        <w:pStyle w:val="Ttulo2"/>
      </w:pPr>
      <w:bookmarkStart w:id="48" w:name="_Toc151108976"/>
      <w:r>
        <w:t>2.4 Conclusiones del capitulo</w:t>
      </w:r>
      <w:bookmarkEnd w:id="48"/>
    </w:p>
    <w:p w14:paraId="2E252767" w14:textId="7A53BE1A" w:rsidR="00316454" w:rsidRDefault="00631109" w:rsidP="00631109">
      <w:r>
        <w:t>Las placas de desarrollo</w:t>
      </w:r>
      <w:r>
        <w:t xml:space="preserve"> son </w:t>
      </w:r>
      <w:r w:rsidR="00473A17">
        <w:t>sistemas electrónicos</w:t>
      </w:r>
      <w:r>
        <w:t xml:space="preserve"> que están diseñadas para facilitar el desarrollo y la prototipado de proyectos electrónico</w:t>
      </w:r>
      <w:r>
        <w:t xml:space="preserve">s. Se analizaron </w:t>
      </w:r>
      <w:r w:rsidR="00201EE2">
        <w:t xml:space="preserve">placas de </w:t>
      </w:r>
      <w:r w:rsidR="00603B68">
        <w:t>desarrollo populares para prototipado electrónico de bajo costo: la Raspberry Pi y la ESP32. Ambas permiten materializar proyectos electrónicos a precios asequibles, acortando los tiempos y costos de desarrollo frente a otras alternativas</w:t>
      </w:r>
      <w:r w:rsidR="00201EE2">
        <w:t xml:space="preserve"> estas son</w:t>
      </w:r>
      <w:r w:rsidR="00765CA2">
        <w:t xml:space="preserve"> herramientas ideales para pruebas preliminares y prueba de concepto. Además, cuentan con grandes comunidades de usuarios que facilitan el soporte y documentación para nuevos desarrolladores.</w:t>
      </w:r>
    </w:p>
    <w:p w14:paraId="378294B4" w14:textId="0C519A2E" w:rsidR="0077010F" w:rsidRDefault="00432885" w:rsidP="00631109">
      <w:r>
        <w:t>El sensor AS7265X también resulta ser una excelente opción para implementar funciones de detección de adulterantes en la leche de manera confiable y a bajo costo.</w:t>
      </w:r>
    </w:p>
    <w:p w14:paraId="4A5EB55B" w14:textId="1F5C5352" w:rsidR="00925577" w:rsidRDefault="00925577" w:rsidP="00631109">
      <w:r>
        <w:lastRenderedPageBreak/>
        <w:t xml:space="preserve">El desarrollo </w:t>
      </w:r>
      <w:proofErr w:type="spellStart"/>
      <w:r>
        <w:t>frontend</w:t>
      </w:r>
      <w:proofErr w:type="spellEnd"/>
      <w:r>
        <w:t xml:space="preserve"> permit</w:t>
      </w:r>
      <w:r w:rsidR="009B5552">
        <w:t>e</w:t>
      </w:r>
      <w:r>
        <w:t xml:space="preserve"> implementar interfa</w:t>
      </w:r>
      <w:r w:rsidR="009B5552">
        <w:t>ces</w:t>
      </w:r>
      <w:r>
        <w:t xml:space="preserve"> web amigable</w:t>
      </w:r>
      <w:r w:rsidR="009B5552">
        <w:t>s</w:t>
      </w:r>
      <w:r>
        <w:t xml:space="preserve"> para el usuario final.</w:t>
      </w:r>
      <w:r w:rsidR="009B5552">
        <w:t xml:space="preserve"> La utilización de </w:t>
      </w:r>
      <w:r>
        <w:t xml:space="preserve">tecnologías como HTML, CSS y JavaScript facilitan la visualización y procesamiento de datos. El </w:t>
      </w:r>
      <w:proofErr w:type="spellStart"/>
      <w:r>
        <w:t>framework</w:t>
      </w:r>
      <w:proofErr w:type="spellEnd"/>
      <w:r>
        <w:t xml:space="preserve"> Django </w:t>
      </w:r>
      <w:r w:rsidR="009B5552">
        <w:t>es</w:t>
      </w:r>
      <w:r>
        <w:t xml:space="preserve"> idóneo para integrar el </w:t>
      </w:r>
      <w:proofErr w:type="spellStart"/>
      <w:r>
        <w:t>frontend</w:t>
      </w:r>
      <w:proofErr w:type="spellEnd"/>
      <w:r>
        <w:t xml:space="preserve"> de manera dinámica con el </w:t>
      </w:r>
      <w:proofErr w:type="spellStart"/>
      <w:r>
        <w:t>backend</w:t>
      </w:r>
      <w:proofErr w:type="spellEnd"/>
      <w:r>
        <w:t xml:space="preserve">. El uso de SQLite </w:t>
      </w:r>
      <w:r w:rsidR="009B5552">
        <w:t xml:space="preserve">como bases de datos </w:t>
      </w:r>
      <w:r>
        <w:t>aport</w:t>
      </w:r>
      <w:r w:rsidR="009B5552">
        <w:t>a</w:t>
      </w:r>
      <w:r>
        <w:t xml:space="preserve"> una solución sencilla de almacenamiento local para </w:t>
      </w:r>
      <w:r w:rsidR="009B5552">
        <w:t xml:space="preserve">las placas de desarrollo. </w:t>
      </w:r>
    </w:p>
    <w:p w14:paraId="33E900FF" w14:textId="0FE6DE42" w:rsidR="004D0541" w:rsidRDefault="004D0541" w:rsidP="00631109">
      <w:r>
        <w:t>Su nivel de abstracción bajo y control total sobre la memoria y procesador hicieron de C la opción ideal para programar algoritmos optimizados que extraen el máximo rendimiento del hardware.</w:t>
      </w:r>
    </w:p>
    <w:p w14:paraId="5A58DDF0" w14:textId="77777777" w:rsidR="004D6E92" w:rsidRDefault="002C5A57" w:rsidP="00631109">
      <w:r>
        <w:t>La detección de adulterantes en la leche es un problema que involucra múltiples variables, por lo que se utilizó una metodología de detección multivariable basada en el espectro de luz. Esto permitió combinar parámetros como intensidades a diferentes longitudes de onda, mejorando significativamente los resultados.</w:t>
      </w:r>
      <w:r w:rsidR="0047728B">
        <w:t xml:space="preserve"> A</w:t>
      </w:r>
      <w:r>
        <w:t xml:space="preserve">nalizar múltiples variables o características simultáneamente </w:t>
      </w:r>
      <w:r w:rsidR="0047728B">
        <w:t>es necesario para</w:t>
      </w:r>
      <w:r>
        <w:t xml:space="preserve"> obtener una visión más completa de un problema. </w:t>
      </w:r>
    </w:p>
    <w:p w14:paraId="04732413" w14:textId="77777777" w:rsidR="004D6E92" w:rsidRDefault="0047728B" w:rsidP="00631109">
      <w:r>
        <w:t xml:space="preserve">Los modelos de </w:t>
      </w:r>
      <w:r w:rsidR="002C5A57">
        <w:t xml:space="preserve">aprendizaje automático </w:t>
      </w:r>
      <w:r w:rsidR="004D6E92">
        <w:t xml:space="preserve">son </w:t>
      </w:r>
      <w:r w:rsidR="002C5A57">
        <w:t xml:space="preserve">inspirados en el cerebro humano, que consisten en neuronas artificiales conectadas en capas para realizar tareas de procesamiento de información. El perceptrón sentó las bases para el aprendizaje supervisado y la clasificación de patrones. </w:t>
      </w:r>
    </w:p>
    <w:p w14:paraId="26E9410D" w14:textId="375BF47F" w:rsidR="002C5A57" w:rsidRDefault="004D6E92" w:rsidP="00631109">
      <w:r>
        <w:t xml:space="preserve">El </w:t>
      </w:r>
      <w:r w:rsidR="00365A80">
        <w:t>entrenamiento</w:t>
      </w:r>
      <w:bookmarkStart w:id="49" w:name="_GoBack"/>
      <w:bookmarkEnd w:id="49"/>
      <w:r>
        <w:t xml:space="preserve"> de modelos de redes neuronales</w:t>
      </w:r>
      <w:r w:rsidR="002C5A57">
        <w:t xml:space="preserve"> implica ajustar los pesos y conexiones entre las neuronas para que el modelo pueda aprender a realizar tareas específicas. Este proceso utiliza algoritmos de optimización, como el descenso del gradiente, para minimizar la función de pérdida y mejorar el rendimiento del modelo en los datos de entrenamiento. </w:t>
      </w:r>
      <w:r w:rsidR="00365A80">
        <w:t>E</w:t>
      </w:r>
      <w:r w:rsidR="002C5A57">
        <w:t>stos conceptos forman parte de un campo en constante evolución que ha demostrado ser poderoso en una amplia gama de aplicaciones, desde reconocimiento de imágenes hasta procesamiento del lenguaje natural y más allá.</w:t>
      </w:r>
    </w:p>
    <w:p w14:paraId="665E19D9" w14:textId="6F89558C" w:rsidR="00316454" w:rsidRPr="00C41324" w:rsidRDefault="00316454" w:rsidP="00316454">
      <w:pPr>
        <w:pStyle w:val="Ttulo1"/>
        <w:rPr>
          <w:lang w:val="es-CU"/>
        </w:rPr>
      </w:pPr>
      <w:bookmarkStart w:id="50" w:name="_Toc151108977"/>
      <w:r>
        <w:rPr>
          <w:lang w:val="es-CU"/>
        </w:rPr>
        <w:t>Referencias</w:t>
      </w:r>
      <w:bookmarkEnd w:id="50"/>
    </w:p>
    <w:p w14:paraId="1B80E9CB" w14:textId="77777777" w:rsidR="00B8002D" w:rsidRPr="00B8002D" w:rsidRDefault="006043EF" w:rsidP="00B8002D">
      <w:pPr>
        <w:pStyle w:val="Bibliografa"/>
        <w:rPr>
          <w:sz w:val="22"/>
        </w:rPr>
      </w:pPr>
      <w:r>
        <w:rPr>
          <w:lang w:val="en-US"/>
        </w:rPr>
        <w:fldChar w:fldCharType="begin"/>
      </w:r>
      <w:r w:rsidR="00B8002D">
        <w:rPr>
          <w:lang w:val="es-CU"/>
        </w:rPr>
        <w:instrText xml:space="preserve"> ADDIN ZOTERO_BIBL {"uncited":[],"omitted":[],"custom":[]} CSL_BIBLIOGRAPHY </w:instrText>
      </w:r>
      <w:r>
        <w:rPr>
          <w:lang w:val="en-US"/>
        </w:rPr>
        <w:fldChar w:fldCharType="separate"/>
      </w:r>
      <w:r w:rsidR="00B8002D" w:rsidRPr="00B8002D">
        <w:rPr>
          <w:sz w:val="22"/>
        </w:rPr>
        <w:t>[1]</w:t>
      </w:r>
      <w:r w:rsidR="00B8002D" w:rsidRPr="00B8002D">
        <w:rPr>
          <w:sz w:val="22"/>
        </w:rPr>
        <w:tab/>
        <w:t>«Tarjetas de desarrollo – Sistemas Digitales». Accedido: 12 de noviembre de 2023. [En línea]. Disponible en: https://virtual.cuautitlan.unam.mx/intar/sistdig/tarjetas-de-desarrollo/</w:t>
      </w:r>
    </w:p>
    <w:p w14:paraId="3B95E019" w14:textId="77777777" w:rsidR="00B8002D" w:rsidRPr="00B8002D" w:rsidRDefault="00B8002D" w:rsidP="00B8002D">
      <w:pPr>
        <w:pStyle w:val="Bibliografa"/>
        <w:rPr>
          <w:sz w:val="22"/>
        </w:rPr>
      </w:pPr>
      <w:r w:rsidRPr="00B8002D">
        <w:rPr>
          <w:sz w:val="22"/>
          <w:lang w:val="en-US"/>
        </w:rPr>
        <w:t>[2]</w:t>
      </w:r>
      <w:r w:rsidRPr="00B8002D">
        <w:rPr>
          <w:sz w:val="22"/>
          <w:lang w:val="en-US"/>
        </w:rPr>
        <w:tab/>
        <w:t xml:space="preserve">«Raspberry Pi Documentation - Raspberry Pi hardware». </w:t>
      </w:r>
      <w:r w:rsidRPr="00B8002D">
        <w:rPr>
          <w:sz w:val="22"/>
        </w:rPr>
        <w:t>Accedido: 12 de noviembre de 2023. [En línea]. Disponible en: https://www.raspberrypi.com/documentation/computers/raspberry-pi.html#raspberry-pi-3-model-b</w:t>
      </w:r>
    </w:p>
    <w:p w14:paraId="7FC2EEA7" w14:textId="77777777" w:rsidR="00B8002D" w:rsidRPr="00B8002D" w:rsidRDefault="00B8002D" w:rsidP="00B8002D">
      <w:pPr>
        <w:pStyle w:val="Bibliografa"/>
        <w:rPr>
          <w:sz w:val="22"/>
        </w:rPr>
      </w:pPr>
      <w:r w:rsidRPr="00B8002D">
        <w:rPr>
          <w:sz w:val="22"/>
          <w:lang w:val="en-US"/>
        </w:rPr>
        <w:t>[3]</w:t>
      </w:r>
      <w:r w:rsidRPr="00B8002D">
        <w:rPr>
          <w:sz w:val="22"/>
          <w:lang w:val="en-US"/>
        </w:rPr>
        <w:tab/>
        <w:t>«</w:t>
      </w:r>
      <w:r w:rsidRPr="00B8002D">
        <w:rPr>
          <w:rFonts w:ascii="Segoe UI Emoji" w:hAnsi="Segoe UI Emoji" w:cs="Segoe UI Emoji"/>
          <w:sz w:val="22"/>
          <w:lang w:val="en-US"/>
        </w:rPr>
        <w:t>✅</w:t>
      </w:r>
      <w:r w:rsidRPr="00B8002D">
        <w:rPr>
          <w:sz w:val="22"/>
          <w:lang w:val="en-US"/>
        </w:rPr>
        <w:t xml:space="preserve"> Industrial ESP32 PLC - Product Range ideal for Internet of Things», Boot &amp; Work Corp. S.L. Accedido: 12 de noviembre de 2023. </w:t>
      </w:r>
      <w:r w:rsidRPr="00B8002D">
        <w:rPr>
          <w:sz w:val="22"/>
        </w:rPr>
        <w:t>[En línea]. Disponible en: https://www.industrialshields.com/es_ES/industrial-esp32-plc-products-family-ideal-for-iot-solutions</w:t>
      </w:r>
    </w:p>
    <w:p w14:paraId="744A791F" w14:textId="77777777" w:rsidR="00B8002D" w:rsidRPr="00B8002D" w:rsidRDefault="00B8002D" w:rsidP="00B8002D">
      <w:pPr>
        <w:pStyle w:val="Bibliografa"/>
        <w:rPr>
          <w:sz w:val="22"/>
        </w:rPr>
      </w:pPr>
      <w:r w:rsidRPr="00B8002D">
        <w:rPr>
          <w:sz w:val="22"/>
        </w:rPr>
        <w:t>[4]</w:t>
      </w:r>
      <w:r w:rsidRPr="00B8002D">
        <w:rPr>
          <w:sz w:val="22"/>
        </w:rPr>
        <w:tab/>
        <w:t>«PLC ESP32 Múltiples aplicaciones para múltiples sectores – TUPUNATRON». Accedido: 12 de noviembre de 2023. [En línea]. Disponible en: https://tupunatron.com/plc-esp32-solucion-ideal-para-iot/</w:t>
      </w:r>
    </w:p>
    <w:p w14:paraId="68158F39" w14:textId="77777777" w:rsidR="00B8002D" w:rsidRPr="00B8002D" w:rsidRDefault="00B8002D" w:rsidP="00B8002D">
      <w:pPr>
        <w:pStyle w:val="Bibliografa"/>
        <w:rPr>
          <w:sz w:val="22"/>
        </w:rPr>
      </w:pPr>
      <w:r w:rsidRPr="00B8002D">
        <w:rPr>
          <w:sz w:val="22"/>
          <w:lang w:val="en-US"/>
        </w:rPr>
        <w:t>[5]</w:t>
      </w:r>
      <w:r w:rsidRPr="00B8002D">
        <w:rPr>
          <w:sz w:val="22"/>
          <w:lang w:val="en-US"/>
        </w:rPr>
        <w:tab/>
        <w:t xml:space="preserve">«The Internet of Things with ESP32». </w:t>
      </w:r>
      <w:r w:rsidRPr="00B8002D">
        <w:rPr>
          <w:sz w:val="22"/>
        </w:rPr>
        <w:t>Accedido: 11 de noviembre de 2023. [En línea]. Disponible en: http://esp32.net/</w:t>
      </w:r>
    </w:p>
    <w:p w14:paraId="1E246C61" w14:textId="77777777" w:rsidR="00B8002D" w:rsidRPr="00B8002D" w:rsidRDefault="00B8002D" w:rsidP="00B8002D">
      <w:pPr>
        <w:pStyle w:val="Bibliografa"/>
        <w:rPr>
          <w:sz w:val="22"/>
        </w:rPr>
      </w:pPr>
      <w:r w:rsidRPr="00B8002D">
        <w:rPr>
          <w:sz w:val="22"/>
        </w:rPr>
        <w:lastRenderedPageBreak/>
        <w:t>[6]</w:t>
      </w:r>
      <w:r w:rsidRPr="00B8002D">
        <w:rPr>
          <w:sz w:val="22"/>
        </w:rPr>
        <w:tab/>
        <w:t>«AS7265X pdf, AS7265X Description, AS7265X Datasheet, AS7265X view ::: ALLDATASHEET »: Accedido: 12 de noviembre de 2023. [En línea]. Disponible en: https://pdf1.alldatasheet.com/datasheet-pdf/view/1244817/AMSCO/AS7265X.html</w:t>
      </w:r>
    </w:p>
    <w:p w14:paraId="765E8393" w14:textId="77777777" w:rsidR="00B8002D" w:rsidRPr="00B8002D" w:rsidRDefault="00B8002D" w:rsidP="00B8002D">
      <w:pPr>
        <w:pStyle w:val="Bibliografa"/>
        <w:rPr>
          <w:sz w:val="22"/>
        </w:rPr>
      </w:pPr>
      <w:r w:rsidRPr="00B8002D">
        <w:rPr>
          <w:sz w:val="22"/>
        </w:rPr>
        <w:t>[7]</w:t>
      </w:r>
      <w:r w:rsidRPr="00B8002D">
        <w:rPr>
          <w:sz w:val="22"/>
        </w:rPr>
        <w:tab/>
        <w:t>«I2C - Puerto, Introducción, trama y protocolo», HeTPro-Tutoriales. Accedido: 16 de noviembre de 2023. [En línea]. Disponible en: https://hetpro-store.com/TUTORIALES/i2c/</w:t>
      </w:r>
    </w:p>
    <w:p w14:paraId="22EAA367" w14:textId="77777777" w:rsidR="00B8002D" w:rsidRPr="00B8002D" w:rsidRDefault="00B8002D" w:rsidP="00B8002D">
      <w:pPr>
        <w:pStyle w:val="Bibliografa"/>
        <w:rPr>
          <w:sz w:val="22"/>
        </w:rPr>
      </w:pPr>
      <w:r w:rsidRPr="00B8002D">
        <w:rPr>
          <w:sz w:val="22"/>
        </w:rPr>
        <w:t>[8]</w:t>
      </w:r>
      <w:r w:rsidRPr="00B8002D">
        <w:rPr>
          <w:sz w:val="22"/>
        </w:rPr>
        <w:tab/>
        <w:t>«Conceptos básicos de HTML - Aprende desarrollo web | MDN». Accedido: 12 de noviembre de 2023. [En línea]. Disponible en: https://developer.mozilla.org/es/docs/Learn/Getting_started_with_the_web/HTML_basics</w:t>
      </w:r>
    </w:p>
    <w:p w14:paraId="1E8B69C8" w14:textId="77777777" w:rsidR="00B8002D" w:rsidRPr="00B8002D" w:rsidRDefault="00B8002D" w:rsidP="00B8002D">
      <w:pPr>
        <w:pStyle w:val="Bibliografa"/>
        <w:rPr>
          <w:sz w:val="22"/>
        </w:rPr>
      </w:pPr>
      <w:r w:rsidRPr="00B8002D">
        <w:rPr>
          <w:sz w:val="22"/>
        </w:rPr>
        <w:t>[9]</w:t>
      </w:r>
      <w:r w:rsidRPr="00B8002D">
        <w:rPr>
          <w:sz w:val="22"/>
        </w:rPr>
        <w:tab/>
        <w:t>«CSS | MDN». Accedido: 12 de noviembre de 2023. [En línea]. Disponible en: https://developer.mozilla.org/es/docs/Web/CSS</w:t>
      </w:r>
    </w:p>
    <w:p w14:paraId="6565DC72" w14:textId="77777777" w:rsidR="00B8002D" w:rsidRPr="00B8002D" w:rsidRDefault="00B8002D" w:rsidP="00B8002D">
      <w:pPr>
        <w:pStyle w:val="Bibliografa"/>
        <w:rPr>
          <w:sz w:val="22"/>
        </w:rPr>
      </w:pPr>
      <w:r w:rsidRPr="00B8002D">
        <w:rPr>
          <w:sz w:val="22"/>
        </w:rPr>
        <w:t>[10]</w:t>
      </w:r>
      <w:r w:rsidRPr="00B8002D">
        <w:rPr>
          <w:sz w:val="22"/>
        </w:rPr>
        <w:tab/>
        <w:t>«JavaScript | MDN». Accedido: 12 de noviembre de 2023. [En línea]. Disponible en: https://developer.mozilla.org/es/docs/Web/JavaScript</w:t>
      </w:r>
    </w:p>
    <w:p w14:paraId="0FC6E380" w14:textId="77777777" w:rsidR="00B8002D" w:rsidRPr="00B8002D" w:rsidRDefault="00B8002D" w:rsidP="00B8002D">
      <w:pPr>
        <w:pStyle w:val="Bibliografa"/>
        <w:rPr>
          <w:sz w:val="22"/>
        </w:rPr>
      </w:pPr>
      <w:r w:rsidRPr="00B8002D">
        <w:rPr>
          <w:sz w:val="22"/>
          <w:lang w:val="en-US"/>
        </w:rPr>
        <w:t>[11]</w:t>
      </w:r>
      <w:r w:rsidRPr="00B8002D">
        <w:rPr>
          <w:sz w:val="22"/>
          <w:lang w:val="en-US"/>
        </w:rPr>
        <w:tab/>
        <w:t xml:space="preserve">M. O. contributors Jacob Thornton, and Bootstrap, «Get started with Bootstrap». </w:t>
      </w:r>
      <w:r w:rsidRPr="00B8002D">
        <w:rPr>
          <w:sz w:val="22"/>
        </w:rPr>
        <w:t>Accedido: 12 de noviembre de 2023. [En línea]. Disponible en: https://getbootstrap.com/docs/5.3/getting-started/introduction/</w:t>
      </w:r>
    </w:p>
    <w:p w14:paraId="5C12500F" w14:textId="77777777" w:rsidR="00B8002D" w:rsidRPr="00B8002D" w:rsidRDefault="00B8002D" w:rsidP="00B8002D">
      <w:pPr>
        <w:pStyle w:val="Bibliografa"/>
        <w:rPr>
          <w:sz w:val="22"/>
        </w:rPr>
      </w:pPr>
      <w:r w:rsidRPr="00B8002D">
        <w:rPr>
          <w:sz w:val="22"/>
        </w:rPr>
        <w:t>[12]</w:t>
      </w:r>
      <w:r w:rsidRPr="00B8002D">
        <w:rPr>
          <w:sz w:val="22"/>
        </w:rPr>
        <w:tab/>
        <w:t>«¿Qué es Python? - Explicación del lenguaje Python - AWS». Accedido: 12 de noviembre de 2023. [En línea]. Disponible en: https://aws.amazon.com/es/what-is/python/</w:t>
      </w:r>
    </w:p>
    <w:p w14:paraId="45962FE2" w14:textId="77777777" w:rsidR="00B8002D" w:rsidRPr="00B8002D" w:rsidRDefault="00B8002D" w:rsidP="00B8002D">
      <w:pPr>
        <w:pStyle w:val="Bibliografa"/>
        <w:rPr>
          <w:sz w:val="22"/>
        </w:rPr>
      </w:pPr>
      <w:r w:rsidRPr="00B8002D">
        <w:rPr>
          <w:sz w:val="22"/>
        </w:rPr>
        <w:t>[13]</w:t>
      </w:r>
      <w:r w:rsidRPr="00B8002D">
        <w:rPr>
          <w:sz w:val="22"/>
        </w:rPr>
        <w:tab/>
        <w:t>«El tutorial de Python», Python documentation. Accedido: 12 de noviembre de 2023. [En línea]. Disponible en: https://docs.python.org/3/tutorial/index.html</w:t>
      </w:r>
    </w:p>
    <w:p w14:paraId="2DB7C22D" w14:textId="77777777" w:rsidR="00B8002D" w:rsidRPr="00B8002D" w:rsidRDefault="00B8002D" w:rsidP="00B8002D">
      <w:pPr>
        <w:pStyle w:val="Bibliografa"/>
        <w:rPr>
          <w:sz w:val="22"/>
        </w:rPr>
      </w:pPr>
      <w:r w:rsidRPr="00B8002D">
        <w:rPr>
          <w:sz w:val="22"/>
        </w:rPr>
        <w:t>[14]</w:t>
      </w:r>
      <w:r w:rsidRPr="00B8002D">
        <w:rPr>
          <w:sz w:val="22"/>
        </w:rPr>
        <w:tab/>
        <w:t>«¿Qué es TensorFlow y para qué sirve?», ¿Qué es TensorFlow y para qué sirve? Accedido: 16 de noviembre de 2023. [En línea]. Disponible en: https://www.incentro.com/es-ES/blog/que-es-tensorflow</w:t>
      </w:r>
    </w:p>
    <w:p w14:paraId="7DA1005A" w14:textId="77777777" w:rsidR="00B8002D" w:rsidRPr="00B8002D" w:rsidRDefault="00B8002D" w:rsidP="00B8002D">
      <w:pPr>
        <w:pStyle w:val="Bibliografa"/>
        <w:rPr>
          <w:sz w:val="22"/>
        </w:rPr>
      </w:pPr>
      <w:r w:rsidRPr="00B8002D">
        <w:rPr>
          <w:sz w:val="22"/>
        </w:rPr>
        <w:t>[15]</w:t>
      </w:r>
      <w:r w:rsidRPr="00B8002D">
        <w:rPr>
          <w:sz w:val="22"/>
        </w:rPr>
        <w:tab/>
        <w:t>«TensorFlow Lite para microcontroladores». Accedido: 16 de noviembre de 2023. [En línea]. Disponible en: https://www.tensorflow.org/lite/microcontrollers?hl=es-419</w:t>
      </w:r>
    </w:p>
    <w:p w14:paraId="24976BE4" w14:textId="77777777" w:rsidR="00B8002D" w:rsidRPr="00B8002D" w:rsidRDefault="00B8002D" w:rsidP="00B8002D">
      <w:pPr>
        <w:pStyle w:val="Bibliografa"/>
        <w:rPr>
          <w:sz w:val="22"/>
        </w:rPr>
      </w:pPr>
      <w:r w:rsidRPr="00B8002D">
        <w:rPr>
          <w:sz w:val="22"/>
        </w:rPr>
        <w:t>[16]</w:t>
      </w:r>
      <w:r w:rsidRPr="00B8002D">
        <w:rPr>
          <w:sz w:val="22"/>
        </w:rPr>
        <w:tab/>
        <w:t>«Introducción al afinador Keras | TensorFlow Core», TensorFlow. Accedido: 19 de noviembre de 2023. [En línea]. Disponible en: https://www.tensorflow.org/tutorials/keras/keras_tuner?hl=es-419</w:t>
      </w:r>
    </w:p>
    <w:p w14:paraId="6012D295" w14:textId="77777777" w:rsidR="00B8002D" w:rsidRPr="00B8002D" w:rsidRDefault="00B8002D" w:rsidP="00B8002D">
      <w:pPr>
        <w:pStyle w:val="Bibliografa"/>
        <w:rPr>
          <w:sz w:val="22"/>
        </w:rPr>
      </w:pPr>
      <w:r w:rsidRPr="00B8002D">
        <w:rPr>
          <w:sz w:val="22"/>
        </w:rPr>
        <w:t>[17]</w:t>
      </w:r>
      <w:r w:rsidRPr="00B8002D">
        <w:rPr>
          <w:sz w:val="22"/>
        </w:rPr>
        <w:tab/>
        <w:t>«¿Qué es una base de datos? - Explicación de las bases de datos en la nube - AWS», Amazon Web Services, Inc. Accedido: 12 de noviembre de 2023. [En línea]. Disponible en: https://aws.amazon.com/es/what-is/database/</w:t>
      </w:r>
    </w:p>
    <w:p w14:paraId="4D258647" w14:textId="77777777" w:rsidR="00B8002D" w:rsidRPr="00B8002D" w:rsidRDefault="00B8002D" w:rsidP="00B8002D">
      <w:pPr>
        <w:pStyle w:val="Bibliografa"/>
        <w:rPr>
          <w:sz w:val="22"/>
        </w:rPr>
      </w:pPr>
      <w:r w:rsidRPr="00B8002D">
        <w:rPr>
          <w:sz w:val="22"/>
          <w:lang w:val="en-US"/>
        </w:rPr>
        <w:t>[18]</w:t>
      </w:r>
      <w:r w:rsidRPr="00B8002D">
        <w:rPr>
          <w:sz w:val="22"/>
          <w:lang w:val="en-US"/>
        </w:rPr>
        <w:tab/>
        <w:t xml:space="preserve">«Information Modeling and Relational Databases - Terry Halpin, Tony Morgan - Google Books». </w:t>
      </w:r>
      <w:r w:rsidRPr="00B8002D">
        <w:rPr>
          <w:sz w:val="22"/>
        </w:rPr>
        <w:t>Accedido: 12 de noviembre de 2023. [En línea]. Disponible en: https://books.google.com/books?hl=en&amp;lr=&amp;id=puO_VlbR_x4C&amp;oi=fnd&amp;pg=PP1&amp;dq=Halpin,+T.+(2014).+Information+modeling+and+relational+databases.+Morgan+Kaufmann.&amp;ots=Ld1ArTpU2s&amp;sig=jrVrSjLWVjO-FMAqUaf_JU-ghOI#v=onepage&amp;q&amp;f=false</w:t>
      </w:r>
    </w:p>
    <w:p w14:paraId="339D3E11" w14:textId="77777777" w:rsidR="00B8002D" w:rsidRPr="00B8002D" w:rsidRDefault="00B8002D" w:rsidP="00B8002D">
      <w:pPr>
        <w:pStyle w:val="Bibliografa"/>
        <w:rPr>
          <w:sz w:val="22"/>
        </w:rPr>
      </w:pPr>
      <w:r w:rsidRPr="00B8002D">
        <w:rPr>
          <w:sz w:val="22"/>
        </w:rPr>
        <w:t>[19]</w:t>
      </w:r>
      <w:r w:rsidRPr="00B8002D">
        <w:rPr>
          <w:sz w:val="22"/>
        </w:rPr>
        <w:tab/>
        <w:t>«Django», Django Project. Accedido: 12 de noviembre de 2023. [En línea]. Disponible en: https://www.djangoproject.com/</w:t>
      </w:r>
    </w:p>
    <w:p w14:paraId="3262D7B6" w14:textId="77777777" w:rsidR="00B8002D" w:rsidRPr="00B8002D" w:rsidRDefault="00B8002D" w:rsidP="00B8002D">
      <w:pPr>
        <w:pStyle w:val="Bibliografa"/>
        <w:rPr>
          <w:sz w:val="22"/>
        </w:rPr>
      </w:pPr>
      <w:r w:rsidRPr="00B8002D">
        <w:rPr>
          <w:sz w:val="22"/>
        </w:rPr>
        <w:t>[20]</w:t>
      </w:r>
      <w:r w:rsidRPr="00B8002D">
        <w:rPr>
          <w:sz w:val="22"/>
        </w:rPr>
        <w:tab/>
        <w:t>«Django Architecture - Detailed Explanation - InterviewBit». Accedido: 12 de noviembre de 2023. [En línea]. Disponible en: https://www.interviewbit.com/blog/django-architecture/</w:t>
      </w:r>
    </w:p>
    <w:p w14:paraId="14FA2A2D" w14:textId="77777777" w:rsidR="00B8002D" w:rsidRPr="00B8002D" w:rsidRDefault="00B8002D" w:rsidP="00B8002D">
      <w:pPr>
        <w:pStyle w:val="Bibliografa"/>
        <w:rPr>
          <w:sz w:val="22"/>
        </w:rPr>
      </w:pPr>
      <w:r w:rsidRPr="00B8002D">
        <w:rPr>
          <w:sz w:val="22"/>
          <w:lang w:val="en-US"/>
        </w:rPr>
        <w:t>[21]</w:t>
      </w:r>
      <w:r w:rsidRPr="00B8002D">
        <w:rPr>
          <w:sz w:val="22"/>
          <w:lang w:val="en-US"/>
        </w:rPr>
        <w:tab/>
        <w:t xml:space="preserve">A. Holovaty y J. Kaplan-Moss, </w:t>
      </w:r>
      <w:r w:rsidRPr="00B8002D">
        <w:rPr>
          <w:i/>
          <w:iCs/>
          <w:sz w:val="22"/>
          <w:lang w:val="en-US"/>
        </w:rPr>
        <w:t>The Definitive Guide to Django: Web Development Done Right</w:t>
      </w:r>
      <w:r w:rsidRPr="00B8002D">
        <w:rPr>
          <w:sz w:val="22"/>
          <w:lang w:val="en-US"/>
        </w:rPr>
        <w:t xml:space="preserve">. </w:t>
      </w:r>
      <w:r w:rsidRPr="00B8002D">
        <w:rPr>
          <w:sz w:val="22"/>
        </w:rPr>
        <w:t>Apress, 2009.</w:t>
      </w:r>
    </w:p>
    <w:p w14:paraId="5C30B7A5" w14:textId="77777777" w:rsidR="00B8002D" w:rsidRPr="00B8002D" w:rsidRDefault="00B8002D" w:rsidP="00B8002D">
      <w:pPr>
        <w:pStyle w:val="Bibliografa"/>
        <w:rPr>
          <w:sz w:val="22"/>
        </w:rPr>
      </w:pPr>
      <w:r w:rsidRPr="00B8002D">
        <w:rPr>
          <w:sz w:val="22"/>
        </w:rPr>
        <w:t>[22]</w:t>
      </w:r>
      <w:r w:rsidRPr="00B8002D">
        <w:rPr>
          <w:sz w:val="22"/>
        </w:rPr>
        <w:tab/>
        <w:t xml:space="preserve">B. W. Kernighan y D. M. Ritchie, </w:t>
      </w:r>
      <w:r w:rsidRPr="00B8002D">
        <w:rPr>
          <w:i/>
          <w:iCs/>
          <w:sz w:val="22"/>
        </w:rPr>
        <w:t>El lenguaje de programación C</w:t>
      </w:r>
      <w:r w:rsidRPr="00B8002D">
        <w:rPr>
          <w:sz w:val="22"/>
        </w:rPr>
        <w:t>. Pearson Educación, 1991.</w:t>
      </w:r>
    </w:p>
    <w:p w14:paraId="540210BA" w14:textId="77777777" w:rsidR="00B8002D" w:rsidRPr="00B8002D" w:rsidRDefault="00B8002D" w:rsidP="00B8002D">
      <w:pPr>
        <w:pStyle w:val="Bibliografa"/>
        <w:rPr>
          <w:sz w:val="22"/>
        </w:rPr>
      </w:pPr>
      <w:r w:rsidRPr="00B8002D">
        <w:rPr>
          <w:sz w:val="22"/>
        </w:rPr>
        <w:t>[23]</w:t>
      </w:r>
      <w:r w:rsidRPr="00B8002D">
        <w:rPr>
          <w:sz w:val="22"/>
        </w:rPr>
        <w:tab/>
        <w:t xml:space="preserve">C. Lozares Colina y P. López-Roldán, «El análisis multivariado: definición, criterios y clasificación», </w:t>
      </w:r>
      <w:r w:rsidRPr="00B8002D">
        <w:rPr>
          <w:i/>
          <w:iCs/>
          <w:sz w:val="22"/>
        </w:rPr>
        <w:t>Pap. Rev. Sociol.</w:t>
      </w:r>
      <w:r w:rsidRPr="00B8002D">
        <w:rPr>
          <w:sz w:val="22"/>
        </w:rPr>
        <w:t>, n.</w:t>
      </w:r>
      <w:r w:rsidRPr="00B8002D">
        <w:rPr>
          <w:sz w:val="22"/>
          <w:vertAlign w:val="superscript"/>
        </w:rPr>
        <w:t>o</w:t>
      </w:r>
      <w:r w:rsidRPr="00B8002D">
        <w:rPr>
          <w:sz w:val="22"/>
        </w:rPr>
        <w:t xml:space="preserve"> 37, pp. 009-029, 1991, doi: 10.5565/rev/papers/v37n0.1594.</w:t>
      </w:r>
    </w:p>
    <w:p w14:paraId="6E489CF7" w14:textId="77777777" w:rsidR="00B8002D" w:rsidRPr="00B8002D" w:rsidRDefault="00B8002D" w:rsidP="00B8002D">
      <w:pPr>
        <w:pStyle w:val="Bibliografa"/>
        <w:rPr>
          <w:sz w:val="22"/>
        </w:rPr>
      </w:pPr>
      <w:r w:rsidRPr="00B8002D">
        <w:rPr>
          <w:sz w:val="22"/>
        </w:rPr>
        <w:lastRenderedPageBreak/>
        <w:t>[24]</w:t>
      </w:r>
      <w:r w:rsidRPr="00B8002D">
        <w:rPr>
          <w:sz w:val="22"/>
        </w:rPr>
        <w:tab/>
        <w:t xml:space="preserve">«Red neuronal», </w:t>
      </w:r>
      <w:r w:rsidRPr="00B8002D">
        <w:rPr>
          <w:i/>
          <w:iCs/>
          <w:sz w:val="22"/>
        </w:rPr>
        <w:t>Wikipedia, la enciclopedia libre</w:t>
      </w:r>
      <w:r w:rsidRPr="00B8002D">
        <w:rPr>
          <w:sz w:val="22"/>
        </w:rPr>
        <w:t>. 19 de diciembre de 2020. Accedido: 12 de noviembre de 2023. [En línea]. Disponible en: https://es.wikipedia.org/w/index.php?title=Red_neuronal&amp;oldid=131809201</w:t>
      </w:r>
    </w:p>
    <w:p w14:paraId="72BA910F" w14:textId="77777777" w:rsidR="00B8002D" w:rsidRPr="00B8002D" w:rsidRDefault="00B8002D" w:rsidP="00B8002D">
      <w:pPr>
        <w:pStyle w:val="Bibliografa"/>
        <w:rPr>
          <w:sz w:val="22"/>
        </w:rPr>
      </w:pPr>
      <w:r w:rsidRPr="00B8002D">
        <w:rPr>
          <w:sz w:val="22"/>
        </w:rPr>
        <w:t>[25]</w:t>
      </w:r>
      <w:r w:rsidRPr="00B8002D">
        <w:rPr>
          <w:sz w:val="22"/>
        </w:rPr>
        <w:tab/>
        <w:t xml:space="preserve">C. J. Tablada y G. A. Torres, «Redes neuronales artiﬁciales», </w:t>
      </w:r>
      <w:r w:rsidRPr="00B8002D">
        <w:rPr>
          <w:i/>
          <w:iCs/>
          <w:sz w:val="22"/>
        </w:rPr>
        <w:t>Rev. Educ. Matemática</w:t>
      </w:r>
      <w:r w:rsidRPr="00B8002D">
        <w:rPr>
          <w:sz w:val="22"/>
        </w:rPr>
        <w:t>, vol. 24, n.</w:t>
      </w:r>
      <w:r w:rsidRPr="00B8002D">
        <w:rPr>
          <w:sz w:val="22"/>
          <w:vertAlign w:val="superscript"/>
        </w:rPr>
        <w:t>o</w:t>
      </w:r>
      <w:r w:rsidRPr="00B8002D">
        <w:rPr>
          <w:sz w:val="22"/>
        </w:rPr>
        <w:t xml:space="preserve"> 3, Art. n.</w:t>
      </w:r>
      <w:r w:rsidRPr="00B8002D">
        <w:rPr>
          <w:sz w:val="22"/>
          <w:vertAlign w:val="superscript"/>
        </w:rPr>
        <w:t>o</w:t>
      </w:r>
      <w:r w:rsidRPr="00B8002D">
        <w:rPr>
          <w:sz w:val="22"/>
        </w:rPr>
        <w:t xml:space="preserve"> 3, 2009.</w:t>
      </w:r>
    </w:p>
    <w:p w14:paraId="7A5BEADA" w14:textId="77777777" w:rsidR="00B8002D" w:rsidRPr="00B8002D" w:rsidRDefault="00B8002D" w:rsidP="00B8002D">
      <w:pPr>
        <w:pStyle w:val="Bibliografa"/>
        <w:rPr>
          <w:sz w:val="22"/>
        </w:rPr>
      </w:pPr>
      <w:r w:rsidRPr="00B8002D">
        <w:rPr>
          <w:sz w:val="22"/>
        </w:rPr>
        <w:t>[26]</w:t>
      </w:r>
      <w:r w:rsidRPr="00B8002D">
        <w:rPr>
          <w:sz w:val="22"/>
        </w:rPr>
        <w:tab/>
        <w:t xml:space="preserve">«Neurona de McCulloch-Pitts», </w:t>
      </w:r>
      <w:r w:rsidRPr="00B8002D">
        <w:rPr>
          <w:i/>
          <w:iCs/>
          <w:sz w:val="22"/>
        </w:rPr>
        <w:t>Wikipedia, la enciclopedia libre</w:t>
      </w:r>
      <w:r w:rsidRPr="00B8002D">
        <w:rPr>
          <w:sz w:val="22"/>
        </w:rPr>
        <w:t>. 15 de enero de 2022. Accedido: 12 de noviembre de 2023. [En línea]. Disponible en: https://es.wikipedia.org/w/index.php?title=Neurona_de_McCulloch-Pitts&amp;oldid=140975434</w:t>
      </w:r>
    </w:p>
    <w:p w14:paraId="334D9785" w14:textId="77777777" w:rsidR="00B8002D" w:rsidRPr="00B8002D" w:rsidRDefault="00B8002D" w:rsidP="00B8002D">
      <w:pPr>
        <w:pStyle w:val="Bibliografa"/>
        <w:rPr>
          <w:sz w:val="22"/>
        </w:rPr>
      </w:pPr>
      <w:r w:rsidRPr="00B8002D">
        <w:rPr>
          <w:sz w:val="22"/>
        </w:rPr>
        <w:t>[27]</w:t>
      </w:r>
      <w:r w:rsidRPr="00B8002D">
        <w:rPr>
          <w:sz w:val="22"/>
        </w:rPr>
        <w:tab/>
        <w:t>admin@xeridia.com, «Redes Neuronales artificiales | Blog Xeridia», Xeridia. Accedido: 12 de noviembre de 2023. [En línea]. Disponible en: https://www.xeridia.com/blog/redes-neuronales-artificiales-que-son-y-como-se-entrenan-parte-i</w:t>
      </w:r>
    </w:p>
    <w:p w14:paraId="42BA9991" w14:textId="77777777" w:rsidR="00B8002D" w:rsidRPr="00B8002D" w:rsidRDefault="00B8002D" w:rsidP="00B8002D">
      <w:pPr>
        <w:pStyle w:val="Bibliografa"/>
        <w:rPr>
          <w:sz w:val="22"/>
        </w:rPr>
      </w:pPr>
      <w:r w:rsidRPr="00B8002D">
        <w:rPr>
          <w:sz w:val="22"/>
        </w:rPr>
        <w:t>[28]</w:t>
      </w:r>
      <w:r w:rsidRPr="00B8002D">
        <w:rPr>
          <w:sz w:val="22"/>
        </w:rPr>
        <w:tab/>
        <w:t>Jesús, «Estos son los Elementos Básicos para Entrenar una Red Neuronal», DataSmarts. Accedido: 15 de noviembre de 2023. [En línea]. Disponible en: https://www.datasmarts.net/estos-son-los-elementos-basicos-para-entrenar-una-red-neuronal/</w:t>
      </w:r>
    </w:p>
    <w:p w14:paraId="0BA217C3" w14:textId="77777777" w:rsidR="00B8002D" w:rsidRPr="00B8002D" w:rsidRDefault="00B8002D" w:rsidP="00B8002D">
      <w:pPr>
        <w:pStyle w:val="Bibliografa"/>
        <w:rPr>
          <w:sz w:val="22"/>
        </w:rPr>
      </w:pPr>
      <w:r w:rsidRPr="00B8002D">
        <w:rPr>
          <w:sz w:val="22"/>
        </w:rPr>
        <w:t>[29]</w:t>
      </w:r>
      <w:r w:rsidRPr="00B8002D">
        <w:rPr>
          <w:sz w:val="22"/>
        </w:rPr>
        <w:tab/>
        <w:t>«Opciones para entrenar una red neuronal de deep learning - MATLAB trainingOptions». Accedido: 15 de noviembre de 2023. [En línea]. Disponible en: https://www.mathworks.com/help/deeplearning/ref/trainingoptions_es.html</w:t>
      </w:r>
    </w:p>
    <w:p w14:paraId="64763D46" w14:textId="77777777" w:rsidR="00B8002D" w:rsidRPr="00B8002D" w:rsidRDefault="00B8002D" w:rsidP="00B8002D">
      <w:pPr>
        <w:pStyle w:val="Bibliografa"/>
        <w:rPr>
          <w:sz w:val="22"/>
        </w:rPr>
      </w:pPr>
      <w:r w:rsidRPr="00B8002D">
        <w:rPr>
          <w:sz w:val="22"/>
        </w:rPr>
        <w:t>[30]</w:t>
      </w:r>
      <w:r w:rsidRPr="00B8002D">
        <w:rPr>
          <w:sz w:val="22"/>
        </w:rPr>
        <w:tab/>
        <w:t>«Monitorizar el progreso del entrenamiento de deep learning - MATLAB &amp; Simulink». Accedido: 29 de noviembre de 2023. [En línea]. Disponible en: https://www.mathworks.com/help/deeplearning/ug/monitor-deep-learning-training-progress_es.html</w:t>
      </w:r>
    </w:p>
    <w:p w14:paraId="2719916E" w14:textId="77777777" w:rsidR="00B8002D" w:rsidRPr="00B8002D" w:rsidRDefault="00B8002D" w:rsidP="00B8002D">
      <w:pPr>
        <w:pStyle w:val="Bibliografa"/>
        <w:rPr>
          <w:sz w:val="22"/>
        </w:rPr>
      </w:pPr>
      <w:r w:rsidRPr="00B8002D">
        <w:rPr>
          <w:sz w:val="22"/>
        </w:rPr>
        <w:t>[31]</w:t>
      </w:r>
      <w:r w:rsidRPr="00B8002D">
        <w:rPr>
          <w:sz w:val="22"/>
        </w:rPr>
        <w:tab/>
        <w:t>manashgoswami, «Evaluación de los resultados de los experimentos de aprendizaje automático automatizado - Azure Machine Learning». Accedido: 29 de noviembre de 2023. [En línea]. Disponible en: https://learn.microsoft.com/es-es/azure/machine-learning/how-to-understand-automated-ml?view=azureml-api-2</w:t>
      </w:r>
    </w:p>
    <w:p w14:paraId="1AECEB20" w14:textId="77777777" w:rsidR="00B8002D" w:rsidRPr="00B8002D" w:rsidRDefault="00B8002D" w:rsidP="00B8002D">
      <w:pPr>
        <w:pStyle w:val="Bibliografa"/>
        <w:rPr>
          <w:sz w:val="22"/>
        </w:rPr>
      </w:pPr>
      <w:r w:rsidRPr="00B8002D">
        <w:rPr>
          <w:sz w:val="22"/>
        </w:rPr>
        <w:t>[32]</w:t>
      </w:r>
      <w:r w:rsidRPr="00B8002D">
        <w:rPr>
          <w:sz w:val="22"/>
        </w:rPr>
        <w:tab/>
        <w:t>«La matriz de confusión y sus métricas – Inteligencia Artificial –». Accedido: 29 de noviembre de 2023. [En línea]. Disponible en: https://www.juanbarrios.com/la-matriz-de-confusion-y-sus-metricas/</w:t>
      </w:r>
    </w:p>
    <w:p w14:paraId="340425FB" w14:textId="0E04ED04"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51" w:name="_Toc151108978"/>
      <w:r>
        <w:rPr>
          <w:lang w:val="es-CU"/>
        </w:rPr>
        <w:t>Anexos</w:t>
      </w:r>
      <w:bookmarkEnd w:id="51"/>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1C8A0" w14:textId="77777777" w:rsidR="00900ED8" w:rsidRDefault="00900ED8" w:rsidP="003109D7">
      <w:pPr>
        <w:spacing w:after="0" w:line="240" w:lineRule="auto"/>
      </w:pPr>
      <w:r>
        <w:separator/>
      </w:r>
    </w:p>
  </w:endnote>
  <w:endnote w:type="continuationSeparator" w:id="0">
    <w:p w14:paraId="3BF41665" w14:textId="77777777" w:rsidR="00900ED8" w:rsidRDefault="00900ED8"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BEAAA" w14:textId="77777777" w:rsidR="00900ED8" w:rsidRDefault="00900ED8" w:rsidP="003109D7">
      <w:pPr>
        <w:spacing w:after="0" w:line="240" w:lineRule="auto"/>
      </w:pPr>
      <w:r>
        <w:separator/>
      </w:r>
    </w:p>
  </w:footnote>
  <w:footnote w:type="continuationSeparator" w:id="0">
    <w:p w14:paraId="21D08D85" w14:textId="77777777" w:rsidR="00900ED8" w:rsidRDefault="00900ED8"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ECC"/>
    <w:multiLevelType w:val="multilevel"/>
    <w:tmpl w:val="5BD43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EA638D"/>
    <w:multiLevelType w:val="multilevel"/>
    <w:tmpl w:val="D910D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3513A0D"/>
    <w:multiLevelType w:val="hybridMultilevel"/>
    <w:tmpl w:val="8354B1E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6"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7"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2" w15:restartNumberingAfterBreak="0">
    <w:nsid w:val="465906E5"/>
    <w:multiLevelType w:val="multilevel"/>
    <w:tmpl w:val="3AEE11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8"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E08334D"/>
    <w:multiLevelType w:val="hybridMultilevel"/>
    <w:tmpl w:val="BC5CC78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610453A"/>
    <w:multiLevelType w:val="hybridMultilevel"/>
    <w:tmpl w:val="F58809D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6B3C1A59"/>
    <w:multiLevelType w:val="multilevel"/>
    <w:tmpl w:val="069E2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53254ED"/>
    <w:multiLevelType w:val="multilevel"/>
    <w:tmpl w:val="BECE5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F9602F8"/>
    <w:multiLevelType w:val="hybridMultilevel"/>
    <w:tmpl w:val="37C26E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7FB35285"/>
    <w:multiLevelType w:val="hybridMultilevel"/>
    <w:tmpl w:val="DC206F28"/>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num w:numId="1">
    <w:abstractNumId w:val="23"/>
  </w:num>
  <w:num w:numId="2">
    <w:abstractNumId w:val="28"/>
  </w:num>
  <w:num w:numId="3">
    <w:abstractNumId w:val="20"/>
  </w:num>
  <w:num w:numId="4">
    <w:abstractNumId w:val="4"/>
  </w:num>
  <w:num w:numId="5">
    <w:abstractNumId w:val="14"/>
  </w:num>
  <w:num w:numId="6">
    <w:abstractNumId w:val="7"/>
  </w:num>
  <w:num w:numId="7">
    <w:abstractNumId w:val="8"/>
  </w:num>
  <w:num w:numId="8">
    <w:abstractNumId w:val="2"/>
  </w:num>
  <w:num w:numId="9">
    <w:abstractNumId w:val="12"/>
  </w:num>
  <w:num w:numId="10">
    <w:abstractNumId w:val="34"/>
  </w:num>
  <w:num w:numId="11">
    <w:abstractNumId w:val="19"/>
  </w:num>
  <w:num w:numId="12">
    <w:abstractNumId w:val="15"/>
  </w:num>
  <w:num w:numId="13">
    <w:abstractNumId w:val="26"/>
  </w:num>
  <w:num w:numId="14">
    <w:abstractNumId w:val="10"/>
  </w:num>
  <w:num w:numId="15">
    <w:abstractNumId w:val="24"/>
  </w:num>
  <w:num w:numId="16">
    <w:abstractNumId w:val="30"/>
  </w:num>
  <w:num w:numId="17">
    <w:abstractNumId w:val="25"/>
  </w:num>
  <w:num w:numId="18">
    <w:abstractNumId w:val="11"/>
  </w:num>
  <w:num w:numId="19">
    <w:abstractNumId w:val="16"/>
  </w:num>
  <w:num w:numId="20">
    <w:abstractNumId w:val="27"/>
  </w:num>
  <w:num w:numId="21">
    <w:abstractNumId w:val="21"/>
  </w:num>
  <w:num w:numId="22">
    <w:abstractNumId w:val="17"/>
  </w:num>
  <w:num w:numId="23">
    <w:abstractNumId w:val="18"/>
  </w:num>
  <w:num w:numId="24">
    <w:abstractNumId w:val="9"/>
  </w:num>
  <w:num w:numId="25">
    <w:abstractNumId w:val="35"/>
  </w:num>
  <w:num w:numId="26">
    <w:abstractNumId w:val="6"/>
  </w:num>
  <w:num w:numId="27">
    <w:abstractNumId w:val="13"/>
  </w:num>
  <w:num w:numId="28">
    <w:abstractNumId w:val="3"/>
  </w:num>
  <w:num w:numId="29">
    <w:abstractNumId w:val="1"/>
  </w:num>
  <w:num w:numId="30">
    <w:abstractNumId w:val="37"/>
  </w:num>
  <w:num w:numId="31">
    <w:abstractNumId w:val="31"/>
  </w:num>
  <w:num w:numId="32">
    <w:abstractNumId w:val="22"/>
  </w:num>
  <w:num w:numId="33">
    <w:abstractNumId w:val="32"/>
  </w:num>
  <w:num w:numId="34">
    <w:abstractNumId w:val="36"/>
  </w:num>
  <w:num w:numId="35">
    <w:abstractNumId w:val="5"/>
  </w:num>
  <w:num w:numId="36">
    <w:abstractNumId w:val="0"/>
  </w:num>
  <w:num w:numId="37">
    <w:abstractNumId w:val="29"/>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12DE"/>
    <w:rsid w:val="00007FEB"/>
    <w:rsid w:val="00026EEE"/>
    <w:rsid w:val="00033A93"/>
    <w:rsid w:val="000345B7"/>
    <w:rsid w:val="00035CC0"/>
    <w:rsid w:val="00051013"/>
    <w:rsid w:val="00052AD6"/>
    <w:rsid w:val="0005625D"/>
    <w:rsid w:val="000779F7"/>
    <w:rsid w:val="00082B24"/>
    <w:rsid w:val="00095536"/>
    <w:rsid w:val="000A38E5"/>
    <w:rsid w:val="000A6955"/>
    <w:rsid w:val="000B5282"/>
    <w:rsid w:val="000B5DC2"/>
    <w:rsid w:val="000C7811"/>
    <w:rsid w:val="000D0F31"/>
    <w:rsid w:val="000D281F"/>
    <w:rsid w:val="000D4D68"/>
    <w:rsid w:val="000D56C8"/>
    <w:rsid w:val="000D5D76"/>
    <w:rsid w:val="000D7C1E"/>
    <w:rsid w:val="000E1E4D"/>
    <w:rsid w:val="000E2C35"/>
    <w:rsid w:val="000E2DD9"/>
    <w:rsid w:val="000E50D7"/>
    <w:rsid w:val="000F263F"/>
    <w:rsid w:val="0010009C"/>
    <w:rsid w:val="00102138"/>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A72E8"/>
    <w:rsid w:val="001B73ED"/>
    <w:rsid w:val="001C35AC"/>
    <w:rsid w:val="001C79D9"/>
    <w:rsid w:val="001C7FD3"/>
    <w:rsid w:val="001D6087"/>
    <w:rsid w:val="001D68E0"/>
    <w:rsid w:val="001E3AC4"/>
    <w:rsid w:val="001E46E9"/>
    <w:rsid w:val="001F3B6C"/>
    <w:rsid w:val="001F6DAC"/>
    <w:rsid w:val="001F6F91"/>
    <w:rsid w:val="001F780E"/>
    <w:rsid w:val="0020031E"/>
    <w:rsid w:val="00201EE2"/>
    <w:rsid w:val="002020B9"/>
    <w:rsid w:val="002047DB"/>
    <w:rsid w:val="00222F8B"/>
    <w:rsid w:val="00224CF0"/>
    <w:rsid w:val="002254AD"/>
    <w:rsid w:val="0023340B"/>
    <w:rsid w:val="00236CF0"/>
    <w:rsid w:val="00247A02"/>
    <w:rsid w:val="002509BF"/>
    <w:rsid w:val="00253DFA"/>
    <w:rsid w:val="00255E58"/>
    <w:rsid w:val="0026189D"/>
    <w:rsid w:val="00273270"/>
    <w:rsid w:val="00273B83"/>
    <w:rsid w:val="00275A11"/>
    <w:rsid w:val="002812CD"/>
    <w:rsid w:val="00294FE5"/>
    <w:rsid w:val="002A1F8D"/>
    <w:rsid w:val="002A3D4A"/>
    <w:rsid w:val="002A433F"/>
    <w:rsid w:val="002A60BC"/>
    <w:rsid w:val="002B558B"/>
    <w:rsid w:val="002B5810"/>
    <w:rsid w:val="002B5FC1"/>
    <w:rsid w:val="002C3593"/>
    <w:rsid w:val="002C3597"/>
    <w:rsid w:val="002C5A57"/>
    <w:rsid w:val="002E0053"/>
    <w:rsid w:val="002E3287"/>
    <w:rsid w:val="002E3950"/>
    <w:rsid w:val="002E4089"/>
    <w:rsid w:val="002E415F"/>
    <w:rsid w:val="00301FE8"/>
    <w:rsid w:val="003038A6"/>
    <w:rsid w:val="003109D7"/>
    <w:rsid w:val="00310B5B"/>
    <w:rsid w:val="00316454"/>
    <w:rsid w:val="00321FC9"/>
    <w:rsid w:val="0032244E"/>
    <w:rsid w:val="00322C8A"/>
    <w:rsid w:val="00325575"/>
    <w:rsid w:val="00326AE1"/>
    <w:rsid w:val="003342A3"/>
    <w:rsid w:val="00336A48"/>
    <w:rsid w:val="00336D19"/>
    <w:rsid w:val="003514F8"/>
    <w:rsid w:val="00352494"/>
    <w:rsid w:val="00355DA2"/>
    <w:rsid w:val="00363178"/>
    <w:rsid w:val="003631C7"/>
    <w:rsid w:val="00365A80"/>
    <w:rsid w:val="00366471"/>
    <w:rsid w:val="0037119B"/>
    <w:rsid w:val="0037321C"/>
    <w:rsid w:val="00382BB4"/>
    <w:rsid w:val="00390A08"/>
    <w:rsid w:val="00396BEC"/>
    <w:rsid w:val="00396E3B"/>
    <w:rsid w:val="003A59A9"/>
    <w:rsid w:val="003B1370"/>
    <w:rsid w:val="003B4FF5"/>
    <w:rsid w:val="003B5263"/>
    <w:rsid w:val="003B5C4C"/>
    <w:rsid w:val="003B7A55"/>
    <w:rsid w:val="003C0D82"/>
    <w:rsid w:val="003C14F7"/>
    <w:rsid w:val="003C5787"/>
    <w:rsid w:val="003C5D5D"/>
    <w:rsid w:val="003C7BCE"/>
    <w:rsid w:val="003D24D2"/>
    <w:rsid w:val="003D4733"/>
    <w:rsid w:val="003E3070"/>
    <w:rsid w:val="003E3098"/>
    <w:rsid w:val="003E7B7E"/>
    <w:rsid w:val="003F1B20"/>
    <w:rsid w:val="003F2B60"/>
    <w:rsid w:val="003F30B5"/>
    <w:rsid w:val="003F4BE6"/>
    <w:rsid w:val="00403D2C"/>
    <w:rsid w:val="00404A86"/>
    <w:rsid w:val="004056E3"/>
    <w:rsid w:val="0040638C"/>
    <w:rsid w:val="00413D13"/>
    <w:rsid w:val="00425F8D"/>
    <w:rsid w:val="00432885"/>
    <w:rsid w:val="00435304"/>
    <w:rsid w:val="0043570E"/>
    <w:rsid w:val="00437000"/>
    <w:rsid w:val="004468B5"/>
    <w:rsid w:val="0045521B"/>
    <w:rsid w:val="0045563E"/>
    <w:rsid w:val="00455E60"/>
    <w:rsid w:val="00456BF6"/>
    <w:rsid w:val="004610CC"/>
    <w:rsid w:val="00473A17"/>
    <w:rsid w:val="0047695F"/>
    <w:rsid w:val="0047728B"/>
    <w:rsid w:val="004936A9"/>
    <w:rsid w:val="00494283"/>
    <w:rsid w:val="00496A72"/>
    <w:rsid w:val="004B354E"/>
    <w:rsid w:val="004B39A3"/>
    <w:rsid w:val="004B4961"/>
    <w:rsid w:val="004C3C5C"/>
    <w:rsid w:val="004C3D63"/>
    <w:rsid w:val="004D0541"/>
    <w:rsid w:val="004D5E54"/>
    <w:rsid w:val="004D6E92"/>
    <w:rsid w:val="004E1574"/>
    <w:rsid w:val="004E7EF9"/>
    <w:rsid w:val="004F7D04"/>
    <w:rsid w:val="00513517"/>
    <w:rsid w:val="00520DF7"/>
    <w:rsid w:val="005253F0"/>
    <w:rsid w:val="0053092D"/>
    <w:rsid w:val="00534AA6"/>
    <w:rsid w:val="0054133A"/>
    <w:rsid w:val="00542F17"/>
    <w:rsid w:val="00543B55"/>
    <w:rsid w:val="00564192"/>
    <w:rsid w:val="00565802"/>
    <w:rsid w:val="0057054E"/>
    <w:rsid w:val="00572E34"/>
    <w:rsid w:val="005767E1"/>
    <w:rsid w:val="00580CF9"/>
    <w:rsid w:val="00584AA7"/>
    <w:rsid w:val="005852FC"/>
    <w:rsid w:val="00585810"/>
    <w:rsid w:val="0059293E"/>
    <w:rsid w:val="005955CF"/>
    <w:rsid w:val="00595D53"/>
    <w:rsid w:val="005C0F6F"/>
    <w:rsid w:val="005C4115"/>
    <w:rsid w:val="005C46D5"/>
    <w:rsid w:val="005C4DBE"/>
    <w:rsid w:val="005D0B9C"/>
    <w:rsid w:val="005D3770"/>
    <w:rsid w:val="005D4FE0"/>
    <w:rsid w:val="005D5153"/>
    <w:rsid w:val="005E3B2F"/>
    <w:rsid w:val="005E5188"/>
    <w:rsid w:val="005F1828"/>
    <w:rsid w:val="005F34B1"/>
    <w:rsid w:val="005F697C"/>
    <w:rsid w:val="00602A39"/>
    <w:rsid w:val="006034BB"/>
    <w:rsid w:val="00603B68"/>
    <w:rsid w:val="006043EF"/>
    <w:rsid w:val="00604961"/>
    <w:rsid w:val="006164EA"/>
    <w:rsid w:val="00617A48"/>
    <w:rsid w:val="00617AD9"/>
    <w:rsid w:val="00621F69"/>
    <w:rsid w:val="0062726D"/>
    <w:rsid w:val="00627356"/>
    <w:rsid w:val="00627B72"/>
    <w:rsid w:val="00630999"/>
    <w:rsid w:val="00631109"/>
    <w:rsid w:val="00632CF0"/>
    <w:rsid w:val="0063530E"/>
    <w:rsid w:val="006402B7"/>
    <w:rsid w:val="00641AB6"/>
    <w:rsid w:val="006457CE"/>
    <w:rsid w:val="0064651A"/>
    <w:rsid w:val="006475A4"/>
    <w:rsid w:val="00651374"/>
    <w:rsid w:val="00656CF3"/>
    <w:rsid w:val="006606AC"/>
    <w:rsid w:val="006638CA"/>
    <w:rsid w:val="006669C3"/>
    <w:rsid w:val="00667303"/>
    <w:rsid w:val="00670023"/>
    <w:rsid w:val="006732E8"/>
    <w:rsid w:val="00675982"/>
    <w:rsid w:val="00680DE9"/>
    <w:rsid w:val="006A4942"/>
    <w:rsid w:val="006B6E7B"/>
    <w:rsid w:val="006B7DCB"/>
    <w:rsid w:val="006C2ACA"/>
    <w:rsid w:val="006C4C17"/>
    <w:rsid w:val="006D01F5"/>
    <w:rsid w:val="006D18D8"/>
    <w:rsid w:val="006E0971"/>
    <w:rsid w:val="006E452F"/>
    <w:rsid w:val="006E5810"/>
    <w:rsid w:val="006F0C97"/>
    <w:rsid w:val="006F4DA9"/>
    <w:rsid w:val="006F73A2"/>
    <w:rsid w:val="006F791F"/>
    <w:rsid w:val="00700048"/>
    <w:rsid w:val="00710008"/>
    <w:rsid w:val="00712984"/>
    <w:rsid w:val="00712B7A"/>
    <w:rsid w:val="00716716"/>
    <w:rsid w:val="00720759"/>
    <w:rsid w:val="00721D77"/>
    <w:rsid w:val="00724C49"/>
    <w:rsid w:val="007346ED"/>
    <w:rsid w:val="00742DAE"/>
    <w:rsid w:val="00743BAC"/>
    <w:rsid w:val="007603D0"/>
    <w:rsid w:val="00765976"/>
    <w:rsid w:val="00765CA2"/>
    <w:rsid w:val="00767787"/>
    <w:rsid w:val="0077010F"/>
    <w:rsid w:val="00774A24"/>
    <w:rsid w:val="007755BD"/>
    <w:rsid w:val="00782408"/>
    <w:rsid w:val="00792B02"/>
    <w:rsid w:val="0079575C"/>
    <w:rsid w:val="007A1328"/>
    <w:rsid w:val="007A1671"/>
    <w:rsid w:val="007A348E"/>
    <w:rsid w:val="007A692B"/>
    <w:rsid w:val="007B1F4C"/>
    <w:rsid w:val="007B246F"/>
    <w:rsid w:val="007B3D27"/>
    <w:rsid w:val="007B63C1"/>
    <w:rsid w:val="007C1F7D"/>
    <w:rsid w:val="007D4902"/>
    <w:rsid w:val="007D56B1"/>
    <w:rsid w:val="007E0756"/>
    <w:rsid w:val="007E30A4"/>
    <w:rsid w:val="007E3E5F"/>
    <w:rsid w:val="007E3E9B"/>
    <w:rsid w:val="007F2332"/>
    <w:rsid w:val="007F4C50"/>
    <w:rsid w:val="007F5564"/>
    <w:rsid w:val="008044FC"/>
    <w:rsid w:val="00804B42"/>
    <w:rsid w:val="00807D79"/>
    <w:rsid w:val="008123D7"/>
    <w:rsid w:val="0081407E"/>
    <w:rsid w:val="00814E1A"/>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1F2D"/>
    <w:rsid w:val="008D4D06"/>
    <w:rsid w:val="008E2CFB"/>
    <w:rsid w:val="008E67DF"/>
    <w:rsid w:val="0090023D"/>
    <w:rsid w:val="00900ED8"/>
    <w:rsid w:val="009010C3"/>
    <w:rsid w:val="0090232A"/>
    <w:rsid w:val="0090350D"/>
    <w:rsid w:val="009045A4"/>
    <w:rsid w:val="00907AE3"/>
    <w:rsid w:val="0091687E"/>
    <w:rsid w:val="00925577"/>
    <w:rsid w:val="0093791E"/>
    <w:rsid w:val="00941E14"/>
    <w:rsid w:val="009426C4"/>
    <w:rsid w:val="0094368B"/>
    <w:rsid w:val="00945E3A"/>
    <w:rsid w:val="009530C8"/>
    <w:rsid w:val="009535AF"/>
    <w:rsid w:val="00953F66"/>
    <w:rsid w:val="009559A6"/>
    <w:rsid w:val="00957EFD"/>
    <w:rsid w:val="00960F85"/>
    <w:rsid w:val="0097308F"/>
    <w:rsid w:val="009748FA"/>
    <w:rsid w:val="00987F8E"/>
    <w:rsid w:val="009909E3"/>
    <w:rsid w:val="00991BB1"/>
    <w:rsid w:val="009B1BDF"/>
    <w:rsid w:val="009B44C2"/>
    <w:rsid w:val="009B5552"/>
    <w:rsid w:val="009B6F60"/>
    <w:rsid w:val="009C2721"/>
    <w:rsid w:val="009C36D6"/>
    <w:rsid w:val="009C6B17"/>
    <w:rsid w:val="009C725E"/>
    <w:rsid w:val="009D1E33"/>
    <w:rsid w:val="009D34F5"/>
    <w:rsid w:val="009D374D"/>
    <w:rsid w:val="009F0457"/>
    <w:rsid w:val="009F08ED"/>
    <w:rsid w:val="009F4F77"/>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16D5"/>
    <w:rsid w:val="00AD4521"/>
    <w:rsid w:val="00AE0D15"/>
    <w:rsid w:val="00AE28A4"/>
    <w:rsid w:val="00AF122F"/>
    <w:rsid w:val="00AF22D3"/>
    <w:rsid w:val="00B01828"/>
    <w:rsid w:val="00B07049"/>
    <w:rsid w:val="00B24436"/>
    <w:rsid w:val="00B3139F"/>
    <w:rsid w:val="00B4076D"/>
    <w:rsid w:val="00B416C0"/>
    <w:rsid w:val="00B41F8D"/>
    <w:rsid w:val="00B470DB"/>
    <w:rsid w:val="00B5132D"/>
    <w:rsid w:val="00B532C1"/>
    <w:rsid w:val="00B5337C"/>
    <w:rsid w:val="00B5412E"/>
    <w:rsid w:val="00B5748E"/>
    <w:rsid w:val="00B608BB"/>
    <w:rsid w:val="00B6321F"/>
    <w:rsid w:val="00B64D19"/>
    <w:rsid w:val="00B66E02"/>
    <w:rsid w:val="00B7080E"/>
    <w:rsid w:val="00B752D7"/>
    <w:rsid w:val="00B7597E"/>
    <w:rsid w:val="00B76874"/>
    <w:rsid w:val="00B8002D"/>
    <w:rsid w:val="00B84650"/>
    <w:rsid w:val="00B8500A"/>
    <w:rsid w:val="00B9396F"/>
    <w:rsid w:val="00B969BD"/>
    <w:rsid w:val="00B97BF1"/>
    <w:rsid w:val="00BA1DE1"/>
    <w:rsid w:val="00BA7097"/>
    <w:rsid w:val="00BA73B8"/>
    <w:rsid w:val="00BB3372"/>
    <w:rsid w:val="00BB6A28"/>
    <w:rsid w:val="00BB7943"/>
    <w:rsid w:val="00BC3D44"/>
    <w:rsid w:val="00BC4FBD"/>
    <w:rsid w:val="00BC7446"/>
    <w:rsid w:val="00BD2D70"/>
    <w:rsid w:val="00BD3ECC"/>
    <w:rsid w:val="00BD4C5A"/>
    <w:rsid w:val="00BD622B"/>
    <w:rsid w:val="00BE11BC"/>
    <w:rsid w:val="00BE3191"/>
    <w:rsid w:val="00BE4688"/>
    <w:rsid w:val="00BE4D8E"/>
    <w:rsid w:val="00BE6740"/>
    <w:rsid w:val="00BE6A2C"/>
    <w:rsid w:val="00BF2CFC"/>
    <w:rsid w:val="00BF44D8"/>
    <w:rsid w:val="00C0726E"/>
    <w:rsid w:val="00C1070E"/>
    <w:rsid w:val="00C23AC8"/>
    <w:rsid w:val="00C2695D"/>
    <w:rsid w:val="00C362AC"/>
    <w:rsid w:val="00C41324"/>
    <w:rsid w:val="00C423D1"/>
    <w:rsid w:val="00C435BE"/>
    <w:rsid w:val="00C4375A"/>
    <w:rsid w:val="00C504C1"/>
    <w:rsid w:val="00C57356"/>
    <w:rsid w:val="00C64601"/>
    <w:rsid w:val="00C70423"/>
    <w:rsid w:val="00C70D58"/>
    <w:rsid w:val="00C71F18"/>
    <w:rsid w:val="00C74762"/>
    <w:rsid w:val="00C81E92"/>
    <w:rsid w:val="00CA2D78"/>
    <w:rsid w:val="00CA532D"/>
    <w:rsid w:val="00CA5E6C"/>
    <w:rsid w:val="00CA6158"/>
    <w:rsid w:val="00CB1478"/>
    <w:rsid w:val="00CB4F5A"/>
    <w:rsid w:val="00CC134C"/>
    <w:rsid w:val="00CC38F0"/>
    <w:rsid w:val="00CC5353"/>
    <w:rsid w:val="00CD0BB3"/>
    <w:rsid w:val="00CD3AC6"/>
    <w:rsid w:val="00CD76B5"/>
    <w:rsid w:val="00CE2B6C"/>
    <w:rsid w:val="00CE42E9"/>
    <w:rsid w:val="00CE7C1F"/>
    <w:rsid w:val="00CE7D5C"/>
    <w:rsid w:val="00CF21D2"/>
    <w:rsid w:val="00CF3128"/>
    <w:rsid w:val="00CF4C77"/>
    <w:rsid w:val="00CF6F00"/>
    <w:rsid w:val="00D004AA"/>
    <w:rsid w:val="00D00C34"/>
    <w:rsid w:val="00D050E9"/>
    <w:rsid w:val="00D07D17"/>
    <w:rsid w:val="00D134D3"/>
    <w:rsid w:val="00D15388"/>
    <w:rsid w:val="00D20BEF"/>
    <w:rsid w:val="00D302FB"/>
    <w:rsid w:val="00D30DAE"/>
    <w:rsid w:val="00D30E74"/>
    <w:rsid w:val="00D31D1F"/>
    <w:rsid w:val="00D3651D"/>
    <w:rsid w:val="00D43028"/>
    <w:rsid w:val="00D44D1D"/>
    <w:rsid w:val="00D45015"/>
    <w:rsid w:val="00D46B61"/>
    <w:rsid w:val="00D5230C"/>
    <w:rsid w:val="00D53B08"/>
    <w:rsid w:val="00D53B87"/>
    <w:rsid w:val="00D63B6D"/>
    <w:rsid w:val="00D64868"/>
    <w:rsid w:val="00D65163"/>
    <w:rsid w:val="00D66184"/>
    <w:rsid w:val="00D740B5"/>
    <w:rsid w:val="00D80B45"/>
    <w:rsid w:val="00D84C63"/>
    <w:rsid w:val="00D86F5E"/>
    <w:rsid w:val="00D9151C"/>
    <w:rsid w:val="00D957FE"/>
    <w:rsid w:val="00D96ECA"/>
    <w:rsid w:val="00DA2CDB"/>
    <w:rsid w:val="00DA4B10"/>
    <w:rsid w:val="00DB292A"/>
    <w:rsid w:val="00DB48B5"/>
    <w:rsid w:val="00DC0D66"/>
    <w:rsid w:val="00DC151C"/>
    <w:rsid w:val="00DD1E46"/>
    <w:rsid w:val="00DD608C"/>
    <w:rsid w:val="00DE2B98"/>
    <w:rsid w:val="00DE6E52"/>
    <w:rsid w:val="00DF2415"/>
    <w:rsid w:val="00DF25CB"/>
    <w:rsid w:val="00DF38EB"/>
    <w:rsid w:val="00DF40C6"/>
    <w:rsid w:val="00DF5B59"/>
    <w:rsid w:val="00DF634E"/>
    <w:rsid w:val="00DF7477"/>
    <w:rsid w:val="00E01364"/>
    <w:rsid w:val="00E079B5"/>
    <w:rsid w:val="00E10DC5"/>
    <w:rsid w:val="00E11E15"/>
    <w:rsid w:val="00E2251C"/>
    <w:rsid w:val="00E26984"/>
    <w:rsid w:val="00E3450B"/>
    <w:rsid w:val="00E35165"/>
    <w:rsid w:val="00E361B6"/>
    <w:rsid w:val="00E36355"/>
    <w:rsid w:val="00E57232"/>
    <w:rsid w:val="00E6005B"/>
    <w:rsid w:val="00E669C7"/>
    <w:rsid w:val="00E701D5"/>
    <w:rsid w:val="00E72536"/>
    <w:rsid w:val="00E90003"/>
    <w:rsid w:val="00E96037"/>
    <w:rsid w:val="00EA4E9B"/>
    <w:rsid w:val="00EA5F48"/>
    <w:rsid w:val="00EB0845"/>
    <w:rsid w:val="00EB239D"/>
    <w:rsid w:val="00EB5C44"/>
    <w:rsid w:val="00EC0D7C"/>
    <w:rsid w:val="00EC4BB6"/>
    <w:rsid w:val="00ED291A"/>
    <w:rsid w:val="00ED2BCE"/>
    <w:rsid w:val="00EE21FB"/>
    <w:rsid w:val="00EE2FC2"/>
    <w:rsid w:val="00EF16AD"/>
    <w:rsid w:val="00EF3D9A"/>
    <w:rsid w:val="00EF4E74"/>
    <w:rsid w:val="00EF6EE7"/>
    <w:rsid w:val="00F01099"/>
    <w:rsid w:val="00F0467A"/>
    <w:rsid w:val="00F074AC"/>
    <w:rsid w:val="00F164FF"/>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504"/>
      </w:tabs>
      <w:spacing w:after="0" w:line="240" w:lineRule="auto"/>
      <w:ind w:left="504" w:hanging="50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75988294">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390806629">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6213454">
      <w:bodyDiv w:val="1"/>
      <w:marLeft w:val="0"/>
      <w:marRight w:val="0"/>
      <w:marTop w:val="0"/>
      <w:marBottom w:val="0"/>
      <w:divBdr>
        <w:top w:val="none" w:sz="0" w:space="0" w:color="auto"/>
        <w:left w:val="none" w:sz="0" w:space="0" w:color="auto"/>
        <w:bottom w:val="none" w:sz="0" w:space="0" w:color="auto"/>
        <w:right w:val="none" w:sz="0" w:space="0" w:color="auto"/>
      </w:divBdr>
    </w:div>
    <w:div w:id="528445424">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920022039">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43615526">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546209510">
      <w:bodyDiv w:val="1"/>
      <w:marLeft w:val="0"/>
      <w:marRight w:val="0"/>
      <w:marTop w:val="0"/>
      <w:marBottom w:val="0"/>
      <w:divBdr>
        <w:top w:val="none" w:sz="0" w:space="0" w:color="auto"/>
        <w:left w:val="none" w:sz="0" w:space="0" w:color="auto"/>
        <w:bottom w:val="none" w:sz="0" w:space="0" w:color="auto"/>
        <w:right w:val="none" w:sz="0" w:space="0" w:color="auto"/>
      </w:divBdr>
    </w:div>
    <w:div w:id="1582905660">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781021">
      <w:bodyDiv w:val="1"/>
      <w:marLeft w:val="0"/>
      <w:marRight w:val="0"/>
      <w:marTop w:val="0"/>
      <w:marBottom w:val="0"/>
      <w:divBdr>
        <w:top w:val="none" w:sz="0" w:space="0" w:color="auto"/>
        <w:left w:val="none" w:sz="0" w:space="0" w:color="auto"/>
        <w:bottom w:val="none" w:sz="0" w:space="0" w:color="auto"/>
        <w:right w:val="none" w:sz="0" w:space="0" w:color="auto"/>
      </w:divBdr>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 w:id="211546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4007C8B-E408-4D5A-8BD6-D7D9AE085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32</Pages>
  <Words>14640</Words>
  <Characters>80526</Characters>
  <Application>Microsoft Office Word</Application>
  <DocSecurity>0</DocSecurity>
  <Lines>671</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54</cp:revision>
  <dcterms:created xsi:type="dcterms:W3CDTF">2023-11-12T03:16:00Z</dcterms:created>
  <dcterms:modified xsi:type="dcterms:W3CDTF">2023-12-03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iiMoRGb"/&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